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9107368" w14:textId="0150DE09" w:rsidR="00572C35" w:rsidRPr="007863AA" w:rsidRDefault="006678C0" w:rsidP="007863AA">
      <w:pPr>
        <w:contextualSpacing/>
        <w:jc w:val="left"/>
        <w:rPr>
          <w:sz w:val="24"/>
          <w:lang w:val="en-GB"/>
        </w:rPr>
      </w:pPr>
      <w:r w:rsidRPr="007863AA">
        <w:rPr>
          <w:b/>
          <w:sz w:val="24"/>
          <w:lang w:val="en-GB"/>
        </w:rPr>
        <w:t xml:space="preserve">Table </w:t>
      </w:r>
      <w:r w:rsidR="006C363C" w:rsidRPr="007863AA">
        <w:rPr>
          <w:b/>
          <w:sz w:val="24"/>
          <w:lang w:val="en-GB"/>
        </w:rPr>
        <w:t>S</w:t>
      </w:r>
      <w:r w:rsidR="008429BD" w:rsidRPr="007863AA">
        <w:rPr>
          <w:b/>
          <w:sz w:val="24"/>
          <w:lang w:val="en-GB"/>
        </w:rPr>
        <w:t>1</w:t>
      </w:r>
      <w:r w:rsidR="00474438" w:rsidRPr="007863AA">
        <w:rPr>
          <w:b/>
          <w:sz w:val="24"/>
          <w:lang w:val="en-GB"/>
        </w:rPr>
        <w:t>.</w:t>
      </w:r>
      <w:r w:rsidR="003F439A" w:rsidRPr="007863AA">
        <w:rPr>
          <w:sz w:val="24"/>
          <w:lang w:val="en-GB"/>
        </w:rPr>
        <w:t xml:space="preserve"> </w:t>
      </w:r>
      <w:r w:rsidR="0045257C" w:rsidRPr="007863AA">
        <w:rPr>
          <w:sz w:val="24"/>
          <w:lang w:val="en-GB"/>
        </w:rPr>
        <w:t xml:space="preserve">Characteristics of </w:t>
      </w:r>
      <w:r w:rsidR="00C62EC5" w:rsidRPr="007863AA">
        <w:rPr>
          <w:sz w:val="24"/>
          <w:lang w:val="en-GB"/>
        </w:rPr>
        <w:t xml:space="preserve">the </w:t>
      </w:r>
      <w:r w:rsidR="0045257C" w:rsidRPr="007863AA">
        <w:rPr>
          <w:sz w:val="24"/>
          <w:lang w:val="en-GB"/>
        </w:rPr>
        <w:t>ten</w:t>
      </w:r>
      <w:r w:rsidR="00892FEE" w:rsidRPr="007863AA">
        <w:rPr>
          <w:sz w:val="24"/>
          <w:lang w:val="en-GB"/>
        </w:rPr>
        <w:t xml:space="preserve"> thermal generation units</w:t>
      </w:r>
      <w:r w:rsidR="00F8070A" w:rsidRPr="007863AA">
        <w:rPr>
          <w:sz w:val="24"/>
          <w:lang w:val="en-GB"/>
        </w:rPr>
        <w:t xml:space="preserve"> </w:t>
      </w:r>
      <w:r w:rsidR="00F8070A" w:rsidRPr="007863AA">
        <w:rPr>
          <w:sz w:val="24"/>
          <w:lang w:val="en-GB"/>
        </w:rPr>
        <w:fldChar w:fldCharType="begin"/>
      </w:r>
      <w:r w:rsidR="00F8070A" w:rsidRPr="007863AA">
        <w:rPr>
          <w:sz w:val="24"/>
          <w:lang w:val="en-GB"/>
        </w:rPr>
        <w:instrText xml:space="preserve"> ADDIN EN.CITE &lt;EndNote&gt;&lt;Cite&gt;&lt;Author&gt;Vaisakh&lt;/Author&gt;&lt;Year&gt;2012&lt;/Year&gt;&lt;RecNum&gt;19&lt;/RecNum&gt;&lt;DisplayText&gt;(Vaisakh et al. 2012)&lt;/DisplayText&gt;&lt;record&gt;&lt;rec-number&gt;19&lt;/rec-number&gt;&lt;foreign-keys&gt;&lt;key app="EN" db-id="ttrfzfpt4pwx9ue25ag50ssg5trapfd5sdx9" timestamp="1546931381"&gt;19&lt;/key&gt;&lt;/foreign-keys&gt;&lt;ref-type name="Journal Article"&gt;17&lt;/ref-type&gt;&lt;contributors&gt;&lt;authors&gt;&lt;author&gt;Vaisakh, K.&lt;/author&gt;&lt;author&gt;Praveena, P.&lt;/author&gt;&lt;author&gt;Mohana Rao, S. Rama&lt;/author&gt;&lt;author&gt;Meah, Kala&lt;/author&gt;&lt;/authors&gt;&lt;/contributors&gt;&lt;titles&gt;&lt;title&gt;Solving dynamic economic dispatch problem with security constraints using bacterial foraging PSO-DE algorithm&lt;/title&gt;&lt;secondary-title&gt;Int. J. Electr. Power Energy Syst.&lt;/secondary-title&gt;&lt;/titles&gt;&lt;periodical&gt;&lt;full-title&gt;Int. J. Electr. Power Energy Syst.&lt;/full-title&gt;&lt;/periodical&gt;&lt;pages&gt;56–67&lt;/pages&gt;&lt;volume&gt;39&lt;/volume&gt;&lt;number&gt;1&lt;/number&gt;&lt;dates&gt;&lt;year&gt;2012&lt;/year&gt;&lt;/dates&gt;&lt;isbn&gt;01420615&lt;/isbn&gt;&lt;urls&gt;&lt;/urls&gt;&lt;electronic-resource-num&gt;10.1016/j.ijepes.2012.01.005&lt;/electronic-resource-num&gt;&lt;/record&gt;&lt;/Cite&gt;&lt;/EndNote&gt;</w:instrText>
      </w:r>
      <w:r w:rsidR="00F8070A" w:rsidRPr="007863AA">
        <w:rPr>
          <w:sz w:val="24"/>
          <w:lang w:val="en-GB"/>
        </w:rPr>
        <w:fldChar w:fldCharType="separate"/>
      </w:r>
      <w:r w:rsidR="00F8070A" w:rsidRPr="007863AA">
        <w:rPr>
          <w:noProof/>
          <w:sz w:val="24"/>
          <w:lang w:val="en-GB"/>
        </w:rPr>
        <w:t>(</w:t>
      </w:r>
      <w:hyperlink w:anchor="_ENREF_28" w:tooltip="Vaisakh, 2012 #19" w:history="1">
        <w:r w:rsidR="00F8070A" w:rsidRPr="007863AA">
          <w:rPr>
            <w:noProof/>
            <w:sz w:val="24"/>
            <w:lang w:val="en-GB"/>
          </w:rPr>
          <w:t>Vaisakh et al. 2012</w:t>
        </w:r>
      </w:hyperlink>
      <w:r w:rsidR="00F8070A" w:rsidRPr="007863AA">
        <w:rPr>
          <w:noProof/>
          <w:sz w:val="24"/>
          <w:lang w:val="en-GB"/>
        </w:rPr>
        <w:t>)</w:t>
      </w:r>
      <w:r w:rsidR="00F8070A" w:rsidRPr="007863AA">
        <w:rPr>
          <w:sz w:val="24"/>
          <w:lang w:val="en-GB"/>
        </w:rPr>
        <w:fldChar w:fldCharType="end"/>
      </w:r>
      <w:r w:rsidR="00CD363E" w:rsidRPr="007863AA">
        <w:rPr>
          <w:sz w:val="24"/>
          <w:lang w:val="en-GB"/>
        </w:rPr>
        <w:t>.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649"/>
        <w:gridCol w:w="999"/>
        <w:gridCol w:w="1091"/>
        <w:gridCol w:w="905"/>
        <w:gridCol w:w="756"/>
        <w:gridCol w:w="996"/>
        <w:gridCol w:w="723"/>
        <w:gridCol w:w="815"/>
        <w:gridCol w:w="1279"/>
        <w:gridCol w:w="1363"/>
      </w:tblGrid>
      <w:tr w:rsidR="00523810" w:rsidRPr="007863AA" w14:paraId="7515746F" w14:textId="77777777" w:rsidTr="007863AA">
        <w:trPr>
          <w:cantSplit/>
          <w:trHeight w:val="331"/>
        </w:trPr>
        <w:tc>
          <w:tcPr>
            <w:tcW w:w="345" w:type="pct"/>
            <w:tcBorders>
              <w:top w:val="single" w:sz="4" w:space="0" w:color="auto"/>
            </w:tcBorders>
          </w:tcPr>
          <w:p w14:paraId="07284456" w14:textId="77777777" w:rsidR="006C4AD2" w:rsidRPr="007863AA" w:rsidRDefault="0036688B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Unit</w:t>
            </w:r>
          </w:p>
        </w:tc>
        <w:tc>
          <w:tcPr>
            <w:tcW w:w="1104" w:type="pct"/>
            <w:gridSpan w:val="2"/>
            <w:tcBorders>
              <w:top w:val="single" w:sz="4" w:space="0" w:color="auto"/>
            </w:tcBorders>
          </w:tcPr>
          <w:p w14:paraId="2ED24BE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Power limits</w:t>
            </w:r>
          </w:p>
        </w:tc>
        <w:tc>
          <w:tcPr>
            <w:tcW w:w="2159" w:type="pct"/>
            <w:gridSpan w:val="5"/>
            <w:tcBorders>
              <w:top w:val="single" w:sz="4" w:space="0" w:color="auto"/>
            </w:tcBorders>
          </w:tcPr>
          <w:p w14:paraId="54B74472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Fuel cost coefficients</w:t>
            </w:r>
          </w:p>
        </w:tc>
        <w:tc>
          <w:tcPr>
            <w:tcW w:w="1392" w:type="pct"/>
            <w:gridSpan w:val="2"/>
            <w:tcBorders>
              <w:top w:val="single" w:sz="4" w:space="0" w:color="auto"/>
            </w:tcBorders>
          </w:tcPr>
          <w:p w14:paraId="15C9AD99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Ramp rate limits</w:t>
            </w:r>
          </w:p>
        </w:tc>
      </w:tr>
      <w:tr w:rsidR="00523810" w:rsidRPr="007863AA" w14:paraId="39D8BE73" w14:textId="77777777" w:rsidTr="007863AA">
        <w:trPr>
          <w:cantSplit/>
          <w:trHeight w:val="331"/>
        </w:trPr>
        <w:tc>
          <w:tcPr>
            <w:tcW w:w="345" w:type="pct"/>
            <w:tcBorders>
              <w:bottom w:val="single" w:sz="4" w:space="0" w:color="auto"/>
            </w:tcBorders>
            <w:vAlign w:val="center"/>
          </w:tcPr>
          <w:p w14:paraId="0EAAC400" w14:textId="2C4BF55B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</w:p>
        </w:tc>
        <w:tc>
          <w:tcPr>
            <w:tcW w:w="528" w:type="pct"/>
            <w:tcBorders>
              <w:bottom w:val="single" w:sz="4" w:space="0" w:color="auto"/>
            </w:tcBorders>
          </w:tcPr>
          <w:p w14:paraId="482DEC92" w14:textId="578B3010" w:rsidR="006C4AD2" w:rsidRPr="007863AA" w:rsidRDefault="003B3B99" w:rsidP="007863AA">
            <w:pPr>
              <w:jc w:val="center"/>
              <w:rPr>
                <w:sz w:val="24"/>
                <w:lang w:val="en-GB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4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lang w:val="en-GB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sz w:val="24"/>
                      <w:lang w:val="en-GB"/>
                    </w:rPr>
                    <m:t>imin</m:t>
                  </m:r>
                </m:sub>
              </m:sSub>
            </m:oMath>
            <w:r w:rsidR="004B093B" w:rsidRPr="007863AA">
              <w:rPr>
                <w:sz w:val="24"/>
                <w:lang w:val="en-GB"/>
              </w:rPr>
              <w:t xml:space="preserve"> </w:t>
            </w:r>
            <w:r w:rsidR="006C4AD2" w:rsidRPr="007863AA">
              <w:rPr>
                <w:sz w:val="24"/>
                <w:lang w:val="en-GB"/>
              </w:rPr>
              <w:t>(MW)</w:t>
            </w:r>
          </w:p>
        </w:tc>
        <w:tc>
          <w:tcPr>
            <w:tcW w:w="576" w:type="pct"/>
            <w:tcBorders>
              <w:bottom w:val="single" w:sz="4" w:space="0" w:color="auto"/>
            </w:tcBorders>
          </w:tcPr>
          <w:p w14:paraId="24D97C33" w14:textId="2BD0A09E" w:rsidR="006C4AD2" w:rsidRPr="007863AA" w:rsidRDefault="003B3B99" w:rsidP="007863AA">
            <w:pPr>
              <w:jc w:val="center"/>
              <w:rPr>
                <w:sz w:val="24"/>
                <w:lang w:val="en-GB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sz w:val="24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lang w:val="en-GB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  <w:sz w:val="24"/>
                      <w:lang w:val="en-GB"/>
                    </w:rPr>
                    <m:t>imax</m:t>
                  </m:r>
                </m:sub>
              </m:sSub>
            </m:oMath>
            <w:r w:rsidR="004B093B" w:rsidRPr="007863AA">
              <w:rPr>
                <w:sz w:val="24"/>
                <w:lang w:val="en-GB"/>
              </w:rPr>
              <w:t xml:space="preserve"> </w:t>
            </w:r>
            <w:r w:rsidR="006C4AD2" w:rsidRPr="007863AA">
              <w:rPr>
                <w:sz w:val="24"/>
                <w:lang w:val="en-GB"/>
              </w:rPr>
              <w:t>(MW)</w:t>
            </w:r>
          </w:p>
        </w:tc>
        <w:tc>
          <w:tcPr>
            <w:tcW w:w="479" w:type="pct"/>
            <w:tcBorders>
              <w:bottom w:val="single" w:sz="4" w:space="0" w:color="auto"/>
            </w:tcBorders>
          </w:tcPr>
          <w:p w14:paraId="7DBD5EC5" w14:textId="77777777" w:rsidR="006C4AD2" w:rsidRPr="007863AA" w:rsidRDefault="003B3B99" w:rsidP="007863AA">
            <w:pPr>
              <w:jc w:val="center"/>
              <w:rPr>
                <w:sz w:val="24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384" w:type="pct"/>
            <w:tcBorders>
              <w:bottom w:val="single" w:sz="4" w:space="0" w:color="auto"/>
            </w:tcBorders>
          </w:tcPr>
          <w:p w14:paraId="64E99464" w14:textId="77777777" w:rsidR="006C4AD2" w:rsidRPr="007863AA" w:rsidRDefault="003B3B99" w:rsidP="007863AA">
            <w:pPr>
              <w:jc w:val="center"/>
              <w:rPr>
                <w:sz w:val="24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80" w:type="pct"/>
            <w:tcBorders>
              <w:bottom w:val="single" w:sz="4" w:space="0" w:color="auto"/>
            </w:tcBorders>
          </w:tcPr>
          <w:p w14:paraId="6FEE9EA9" w14:textId="77777777" w:rsidR="006C4AD2" w:rsidRPr="007863AA" w:rsidRDefault="003B3B99" w:rsidP="007863AA">
            <w:pPr>
              <w:jc w:val="center"/>
              <w:rPr>
                <w:sz w:val="24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384" w:type="pct"/>
            <w:tcBorders>
              <w:bottom w:val="single" w:sz="4" w:space="0" w:color="auto"/>
            </w:tcBorders>
          </w:tcPr>
          <w:p w14:paraId="3049AD89" w14:textId="4EE25884" w:rsidR="006C4AD2" w:rsidRPr="007863AA" w:rsidRDefault="003B3B99" w:rsidP="007863AA">
            <w:pPr>
              <w:jc w:val="center"/>
              <w:rPr>
                <w:sz w:val="24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32" w:type="pct"/>
            <w:tcBorders>
              <w:bottom w:val="single" w:sz="4" w:space="0" w:color="auto"/>
            </w:tcBorders>
          </w:tcPr>
          <w:p w14:paraId="1593293A" w14:textId="5C6A96A5" w:rsidR="006C4AD2" w:rsidRPr="007863AA" w:rsidRDefault="003B3B99" w:rsidP="007863AA">
            <w:pPr>
              <w:jc w:val="center"/>
              <w:rPr>
                <w:sz w:val="24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en-GB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674" w:type="pct"/>
            <w:tcBorders>
              <w:bottom w:val="single" w:sz="4" w:space="0" w:color="auto"/>
            </w:tcBorders>
          </w:tcPr>
          <w:p w14:paraId="4F46C6B9" w14:textId="0DA30B02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m:oMath>
              <m:r>
                <w:rPr>
                  <w:rFonts w:ascii="Cambria Math" w:hAnsi="Cambria Math"/>
                  <w:sz w:val="24"/>
                  <w:lang w:val="en-GB"/>
                </w:rPr>
                <m:t>UR</m:t>
              </m:r>
            </m:oMath>
            <w:r w:rsidR="004B093B" w:rsidRPr="007863AA">
              <w:rPr>
                <w:sz w:val="24"/>
                <w:lang w:val="en-GB"/>
              </w:rPr>
              <w:t xml:space="preserve"> </w:t>
            </w:r>
            <w:r w:rsidRPr="007863AA">
              <w:rPr>
                <w:sz w:val="24"/>
                <w:lang w:val="en-GB"/>
              </w:rPr>
              <w:t>(MW/h)</w:t>
            </w:r>
          </w:p>
        </w:tc>
        <w:tc>
          <w:tcPr>
            <w:tcW w:w="718" w:type="pct"/>
            <w:tcBorders>
              <w:bottom w:val="single" w:sz="4" w:space="0" w:color="auto"/>
            </w:tcBorders>
          </w:tcPr>
          <w:p w14:paraId="6942919A" w14:textId="3C6EFDA0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m:oMath>
              <m:r>
                <w:rPr>
                  <w:rFonts w:ascii="Cambria Math" w:hAnsi="Cambria Math"/>
                  <w:sz w:val="24"/>
                  <w:lang w:val="en-GB"/>
                </w:rPr>
                <m:t>DR</m:t>
              </m:r>
            </m:oMath>
            <w:r w:rsidR="004B093B" w:rsidRPr="007863AA">
              <w:rPr>
                <w:sz w:val="24"/>
                <w:lang w:val="en-GB"/>
              </w:rPr>
              <w:t xml:space="preserve"> </w:t>
            </w:r>
            <w:r w:rsidRPr="007863AA">
              <w:rPr>
                <w:sz w:val="24"/>
                <w:lang w:val="en-GB"/>
              </w:rPr>
              <w:t>(MW/h)</w:t>
            </w:r>
          </w:p>
        </w:tc>
      </w:tr>
      <w:tr w:rsidR="00523810" w:rsidRPr="007863AA" w14:paraId="5408BAF4" w14:textId="77777777" w:rsidTr="007863AA">
        <w:trPr>
          <w:cantSplit/>
          <w:trHeight w:val="331"/>
        </w:trPr>
        <w:tc>
          <w:tcPr>
            <w:tcW w:w="345" w:type="pct"/>
            <w:tcBorders>
              <w:top w:val="single" w:sz="4" w:space="0" w:color="auto"/>
            </w:tcBorders>
            <w:vAlign w:val="center"/>
          </w:tcPr>
          <w:p w14:paraId="4B0F2522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</w:t>
            </w:r>
          </w:p>
        </w:tc>
        <w:tc>
          <w:tcPr>
            <w:tcW w:w="528" w:type="pct"/>
            <w:tcBorders>
              <w:top w:val="single" w:sz="4" w:space="0" w:color="auto"/>
            </w:tcBorders>
            <w:vAlign w:val="center"/>
          </w:tcPr>
          <w:p w14:paraId="1F105DA6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50</w:t>
            </w:r>
          </w:p>
        </w:tc>
        <w:tc>
          <w:tcPr>
            <w:tcW w:w="576" w:type="pct"/>
            <w:tcBorders>
              <w:top w:val="single" w:sz="4" w:space="0" w:color="auto"/>
            </w:tcBorders>
            <w:vAlign w:val="center"/>
          </w:tcPr>
          <w:p w14:paraId="51E56A0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470</w:t>
            </w:r>
          </w:p>
        </w:tc>
        <w:tc>
          <w:tcPr>
            <w:tcW w:w="479" w:type="pct"/>
            <w:tcBorders>
              <w:top w:val="single" w:sz="4" w:space="0" w:color="auto"/>
            </w:tcBorders>
            <w:vAlign w:val="center"/>
          </w:tcPr>
          <w:p w14:paraId="5851448D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958.2</w:t>
            </w:r>
          </w:p>
        </w:tc>
        <w:tc>
          <w:tcPr>
            <w:tcW w:w="384" w:type="pct"/>
            <w:tcBorders>
              <w:top w:val="single" w:sz="4" w:space="0" w:color="auto"/>
            </w:tcBorders>
            <w:vAlign w:val="center"/>
          </w:tcPr>
          <w:p w14:paraId="40BFBF65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1.6</w:t>
            </w:r>
          </w:p>
        </w:tc>
        <w:tc>
          <w:tcPr>
            <w:tcW w:w="480" w:type="pct"/>
            <w:tcBorders>
              <w:top w:val="single" w:sz="4" w:space="0" w:color="auto"/>
            </w:tcBorders>
            <w:vAlign w:val="center"/>
          </w:tcPr>
          <w:p w14:paraId="171E6E4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043</w:t>
            </w:r>
          </w:p>
        </w:tc>
        <w:tc>
          <w:tcPr>
            <w:tcW w:w="384" w:type="pct"/>
            <w:tcBorders>
              <w:top w:val="single" w:sz="4" w:space="0" w:color="auto"/>
            </w:tcBorders>
            <w:vAlign w:val="center"/>
          </w:tcPr>
          <w:p w14:paraId="0579FC9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450</w:t>
            </w:r>
          </w:p>
        </w:tc>
        <w:tc>
          <w:tcPr>
            <w:tcW w:w="432" w:type="pct"/>
            <w:tcBorders>
              <w:top w:val="single" w:sz="4" w:space="0" w:color="auto"/>
            </w:tcBorders>
            <w:vAlign w:val="center"/>
          </w:tcPr>
          <w:p w14:paraId="33DC731E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41</w:t>
            </w:r>
          </w:p>
        </w:tc>
        <w:tc>
          <w:tcPr>
            <w:tcW w:w="674" w:type="pct"/>
            <w:tcBorders>
              <w:top w:val="single" w:sz="4" w:space="0" w:color="auto"/>
            </w:tcBorders>
            <w:vAlign w:val="center"/>
          </w:tcPr>
          <w:p w14:paraId="4755C06C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80</w:t>
            </w:r>
          </w:p>
        </w:tc>
        <w:tc>
          <w:tcPr>
            <w:tcW w:w="718" w:type="pct"/>
            <w:tcBorders>
              <w:top w:val="single" w:sz="4" w:space="0" w:color="auto"/>
            </w:tcBorders>
            <w:vAlign w:val="center"/>
          </w:tcPr>
          <w:p w14:paraId="3FC3C27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80</w:t>
            </w:r>
          </w:p>
        </w:tc>
      </w:tr>
      <w:tr w:rsidR="00523810" w:rsidRPr="007863AA" w14:paraId="700E96C0" w14:textId="77777777" w:rsidTr="007863AA">
        <w:trPr>
          <w:cantSplit/>
          <w:trHeight w:val="331"/>
        </w:trPr>
        <w:tc>
          <w:tcPr>
            <w:tcW w:w="345" w:type="pct"/>
            <w:vAlign w:val="center"/>
          </w:tcPr>
          <w:p w14:paraId="6DF90D69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</w:t>
            </w:r>
          </w:p>
        </w:tc>
        <w:tc>
          <w:tcPr>
            <w:tcW w:w="528" w:type="pct"/>
            <w:vAlign w:val="center"/>
          </w:tcPr>
          <w:p w14:paraId="06846F22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35</w:t>
            </w:r>
          </w:p>
        </w:tc>
        <w:tc>
          <w:tcPr>
            <w:tcW w:w="576" w:type="pct"/>
            <w:vAlign w:val="center"/>
          </w:tcPr>
          <w:p w14:paraId="21A813BD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460</w:t>
            </w:r>
          </w:p>
        </w:tc>
        <w:tc>
          <w:tcPr>
            <w:tcW w:w="479" w:type="pct"/>
            <w:vAlign w:val="center"/>
          </w:tcPr>
          <w:p w14:paraId="450E0D82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313.6</w:t>
            </w:r>
          </w:p>
        </w:tc>
        <w:tc>
          <w:tcPr>
            <w:tcW w:w="384" w:type="pct"/>
            <w:vAlign w:val="center"/>
          </w:tcPr>
          <w:p w14:paraId="472917B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1.05</w:t>
            </w:r>
          </w:p>
        </w:tc>
        <w:tc>
          <w:tcPr>
            <w:tcW w:w="480" w:type="pct"/>
            <w:vAlign w:val="center"/>
          </w:tcPr>
          <w:p w14:paraId="0E80432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063</w:t>
            </w:r>
          </w:p>
        </w:tc>
        <w:tc>
          <w:tcPr>
            <w:tcW w:w="384" w:type="pct"/>
            <w:vAlign w:val="center"/>
          </w:tcPr>
          <w:p w14:paraId="699D811D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600</w:t>
            </w:r>
          </w:p>
        </w:tc>
        <w:tc>
          <w:tcPr>
            <w:tcW w:w="432" w:type="pct"/>
            <w:vAlign w:val="center"/>
          </w:tcPr>
          <w:p w14:paraId="5A6F3416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36</w:t>
            </w:r>
          </w:p>
        </w:tc>
        <w:tc>
          <w:tcPr>
            <w:tcW w:w="674" w:type="pct"/>
            <w:vAlign w:val="center"/>
          </w:tcPr>
          <w:p w14:paraId="40C82DAD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80</w:t>
            </w:r>
          </w:p>
        </w:tc>
        <w:tc>
          <w:tcPr>
            <w:tcW w:w="718" w:type="pct"/>
            <w:vAlign w:val="center"/>
          </w:tcPr>
          <w:p w14:paraId="5A8D0BE8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80</w:t>
            </w:r>
          </w:p>
        </w:tc>
      </w:tr>
      <w:tr w:rsidR="00523810" w:rsidRPr="007863AA" w14:paraId="721945DC" w14:textId="77777777" w:rsidTr="007863AA">
        <w:trPr>
          <w:cantSplit/>
          <w:trHeight w:val="331"/>
        </w:trPr>
        <w:tc>
          <w:tcPr>
            <w:tcW w:w="345" w:type="pct"/>
            <w:vAlign w:val="center"/>
          </w:tcPr>
          <w:p w14:paraId="7ABA2AEC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</w:t>
            </w:r>
          </w:p>
        </w:tc>
        <w:tc>
          <w:tcPr>
            <w:tcW w:w="528" w:type="pct"/>
            <w:vAlign w:val="center"/>
          </w:tcPr>
          <w:p w14:paraId="530DA495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73</w:t>
            </w:r>
          </w:p>
        </w:tc>
        <w:tc>
          <w:tcPr>
            <w:tcW w:w="576" w:type="pct"/>
            <w:vAlign w:val="center"/>
          </w:tcPr>
          <w:p w14:paraId="4D6FC3EA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40</w:t>
            </w:r>
          </w:p>
        </w:tc>
        <w:tc>
          <w:tcPr>
            <w:tcW w:w="479" w:type="pct"/>
            <w:vAlign w:val="center"/>
          </w:tcPr>
          <w:p w14:paraId="67F6B1BF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604.97</w:t>
            </w:r>
          </w:p>
        </w:tc>
        <w:tc>
          <w:tcPr>
            <w:tcW w:w="384" w:type="pct"/>
            <w:vAlign w:val="center"/>
          </w:tcPr>
          <w:p w14:paraId="7E0DEAB6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0.81</w:t>
            </w:r>
          </w:p>
        </w:tc>
        <w:tc>
          <w:tcPr>
            <w:tcW w:w="480" w:type="pct"/>
            <w:vAlign w:val="center"/>
          </w:tcPr>
          <w:p w14:paraId="76F251C2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039</w:t>
            </w:r>
          </w:p>
        </w:tc>
        <w:tc>
          <w:tcPr>
            <w:tcW w:w="384" w:type="pct"/>
            <w:vAlign w:val="center"/>
          </w:tcPr>
          <w:p w14:paraId="4937733E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20</w:t>
            </w:r>
          </w:p>
        </w:tc>
        <w:tc>
          <w:tcPr>
            <w:tcW w:w="432" w:type="pct"/>
            <w:vAlign w:val="center"/>
          </w:tcPr>
          <w:p w14:paraId="6F4CDD6C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28</w:t>
            </w:r>
          </w:p>
        </w:tc>
        <w:tc>
          <w:tcPr>
            <w:tcW w:w="674" w:type="pct"/>
            <w:vAlign w:val="center"/>
          </w:tcPr>
          <w:p w14:paraId="4F37123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80</w:t>
            </w:r>
          </w:p>
        </w:tc>
        <w:tc>
          <w:tcPr>
            <w:tcW w:w="718" w:type="pct"/>
            <w:vAlign w:val="center"/>
          </w:tcPr>
          <w:p w14:paraId="0EC336C8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80</w:t>
            </w:r>
          </w:p>
        </w:tc>
      </w:tr>
      <w:tr w:rsidR="00523810" w:rsidRPr="007863AA" w14:paraId="4D11EF33" w14:textId="77777777" w:rsidTr="007863AA">
        <w:trPr>
          <w:cantSplit/>
          <w:trHeight w:val="331"/>
        </w:trPr>
        <w:tc>
          <w:tcPr>
            <w:tcW w:w="345" w:type="pct"/>
            <w:vAlign w:val="center"/>
          </w:tcPr>
          <w:p w14:paraId="4E99F365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4</w:t>
            </w:r>
          </w:p>
        </w:tc>
        <w:tc>
          <w:tcPr>
            <w:tcW w:w="528" w:type="pct"/>
            <w:vAlign w:val="center"/>
          </w:tcPr>
          <w:p w14:paraId="031B47E1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60</w:t>
            </w:r>
          </w:p>
        </w:tc>
        <w:tc>
          <w:tcPr>
            <w:tcW w:w="576" w:type="pct"/>
            <w:vAlign w:val="center"/>
          </w:tcPr>
          <w:p w14:paraId="48A14294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0</w:t>
            </w:r>
          </w:p>
        </w:tc>
        <w:tc>
          <w:tcPr>
            <w:tcW w:w="479" w:type="pct"/>
            <w:vAlign w:val="center"/>
          </w:tcPr>
          <w:p w14:paraId="7ADA1004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471.6</w:t>
            </w:r>
          </w:p>
        </w:tc>
        <w:tc>
          <w:tcPr>
            <w:tcW w:w="384" w:type="pct"/>
            <w:vAlign w:val="center"/>
          </w:tcPr>
          <w:p w14:paraId="1AA56C81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3.9</w:t>
            </w:r>
          </w:p>
        </w:tc>
        <w:tc>
          <w:tcPr>
            <w:tcW w:w="480" w:type="pct"/>
            <w:vAlign w:val="center"/>
          </w:tcPr>
          <w:p w14:paraId="57405EDD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07</w:t>
            </w:r>
          </w:p>
        </w:tc>
        <w:tc>
          <w:tcPr>
            <w:tcW w:w="384" w:type="pct"/>
            <w:vAlign w:val="center"/>
          </w:tcPr>
          <w:p w14:paraId="5B84217F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60</w:t>
            </w:r>
          </w:p>
        </w:tc>
        <w:tc>
          <w:tcPr>
            <w:tcW w:w="432" w:type="pct"/>
            <w:vAlign w:val="center"/>
          </w:tcPr>
          <w:p w14:paraId="7705DD79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52</w:t>
            </w:r>
          </w:p>
        </w:tc>
        <w:tc>
          <w:tcPr>
            <w:tcW w:w="674" w:type="pct"/>
            <w:vAlign w:val="center"/>
          </w:tcPr>
          <w:p w14:paraId="4014EB80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0</w:t>
            </w:r>
          </w:p>
        </w:tc>
        <w:tc>
          <w:tcPr>
            <w:tcW w:w="718" w:type="pct"/>
            <w:vAlign w:val="center"/>
          </w:tcPr>
          <w:p w14:paraId="7D9B622A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0</w:t>
            </w:r>
          </w:p>
        </w:tc>
      </w:tr>
      <w:tr w:rsidR="00523810" w:rsidRPr="007863AA" w14:paraId="78A965BE" w14:textId="77777777" w:rsidTr="007863AA">
        <w:trPr>
          <w:cantSplit/>
          <w:trHeight w:val="331"/>
        </w:trPr>
        <w:tc>
          <w:tcPr>
            <w:tcW w:w="345" w:type="pct"/>
            <w:vAlign w:val="center"/>
          </w:tcPr>
          <w:p w14:paraId="441260CD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</w:t>
            </w:r>
          </w:p>
        </w:tc>
        <w:tc>
          <w:tcPr>
            <w:tcW w:w="528" w:type="pct"/>
            <w:vAlign w:val="center"/>
          </w:tcPr>
          <w:p w14:paraId="10187A2F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73</w:t>
            </w:r>
          </w:p>
        </w:tc>
        <w:tc>
          <w:tcPr>
            <w:tcW w:w="576" w:type="pct"/>
            <w:vAlign w:val="center"/>
          </w:tcPr>
          <w:p w14:paraId="16140B28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43</w:t>
            </w:r>
          </w:p>
        </w:tc>
        <w:tc>
          <w:tcPr>
            <w:tcW w:w="479" w:type="pct"/>
            <w:vAlign w:val="center"/>
          </w:tcPr>
          <w:p w14:paraId="1232DC75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480.29</w:t>
            </w:r>
          </w:p>
        </w:tc>
        <w:tc>
          <w:tcPr>
            <w:tcW w:w="384" w:type="pct"/>
            <w:vAlign w:val="center"/>
          </w:tcPr>
          <w:p w14:paraId="444027C1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1.62</w:t>
            </w:r>
          </w:p>
        </w:tc>
        <w:tc>
          <w:tcPr>
            <w:tcW w:w="480" w:type="pct"/>
            <w:vAlign w:val="center"/>
          </w:tcPr>
          <w:p w14:paraId="6C41FA3E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079</w:t>
            </w:r>
          </w:p>
        </w:tc>
        <w:tc>
          <w:tcPr>
            <w:tcW w:w="384" w:type="pct"/>
            <w:vAlign w:val="center"/>
          </w:tcPr>
          <w:p w14:paraId="3A2A0247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80</w:t>
            </w:r>
          </w:p>
        </w:tc>
        <w:tc>
          <w:tcPr>
            <w:tcW w:w="432" w:type="pct"/>
            <w:vAlign w:val="center"/>
          </w:tcPr>
          <w:p w14:paraId="78A62B0A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63</w:t>
            </w:r>
          </w:p>
        </w:tc>
        <w:tc>
          <w:tcPr>
            <w:tcW w:w="674" w:type="pct"/>
            <w:vAlign w:val="center"/>
          </w:tcPr>
          <w:p w14:paraId="15115797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0</w:t>
            </w:r>
          </w:p>
        </w:tc>
        <w:tc>
          <w:tcPr>
            <w:tcW w:w="718" w:type="pct"/>
            <w:vAlign w:val="center"/>
          </w:tcPr>
          <w:p w14:paraId="5559FF71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0</w:t>
            </w:r>
          </w:p>
        </w:tc>
      </w:tr>
      <w:tr w:rsidR="00523810" w:rsidRPr="007863AA" w14:paraId="03B11088" w14:textId="77777777" w:rsidTr="007863AA">
        <w:trPr>
          <w:cantSplit/>
          <w:trHeight w:val="331"/>
        </w:trPr>
        <w:tc>
          <w:tcPr>
            <w:tcW w:w="345" w:type="pct"/>
            <w:vAlign w:val="center"/>
          </w:tcPr>
          <w:p w14:paraId="15B1261C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6</w:t>
            </w:r>
          </w:p>
        </w:tc>
        <w:tc>
          <w:tcPr>
            <w:tcW w:w="528" w:type="pct"/>
            <w:vAlign w:val="center"/>
          </w:tcPr>
          <w:p w14:paraId="480FABD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7</w:t>
            </w:r>
          </w:p>
        </w:tc>
        <w:tc>
          <w:tcPr>
            <w:tcW w:w="576" w:type="pct"/>
            <w:vAlign w:val="center"/>
          </w:tcPr>
          <w:p w14:paraId="1C40C66E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60</w:t>
            </w:r>
          </w:p>
        </w:tc>
        <w:tc>
          <w:tcPr>
            <w:tcW w:w="479" w:type="pct"/>
            <w:vAlign w:val="center"/>
          </w:tcPr>
          <w:p w14:paraId="05A6D8C2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601.75</w:t>
            </w:r>
          </w:p>
        </w:tc>
        <w:tc>
          <w:tcPr>
            <w:tcW w:w="384" w:type="pct"/>
            <w:vAlign w:val="center"/>
          </w:tcPr>
          <w:p w14:paraId="6CD644D8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7.87</w:t>
            </w:r>
          </w:p>
        </w:tc>
        <w:tc>
          <w:tcPr>
            <w:tcW w:w="480" w:type="pct"/>
            <w:vAlign w:val="center"/>
          </w:tcPr>
          <w:p w14:paraId="731BFF69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056</w:t>
            </w:r>
          </w:p>
        </w:tc>
        <w:tc>
          <w:tcPr>
            <w:tcW w:w="384" w:type="pct"/>
            <w:vAlign w:val="center"/>
          </w:tcPr>
          <w:p w14:paraId="1422638C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10</w:t>
            </w:r>
          </w:p>
        </w:tc>
        <w:tc>
          <w:tcPr>
            <w:tcW w:w="432" w:type="pct"/>
            <w:vAlign w:val="center"/>
          </w:tcPr>
          <w:p w14:paraId="0651A3D7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48</w:t>
            </w:r>
          </w:p>
        </w:tc>
        <w:tc>
          <w:tcPr>
            <w:tcW w:w="674" w:type="pct"/>
            <w:vAlign w:val="center"/>
          </w:tcPr>
          <w:p w14:paraId="7EA99595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0</w:t>
            </w:r>
          </w:p>
        </w:tc>
        <w:tc>
          <w:tcPr>
            <w:tcW w:w="718" w:type="pct"/>
            <w:vAlign w:val="center"/>
          </w:tcPr>
          <w:p w14:paraId="4ADC6239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0</w:t>
            </w:r>
          </w:p>
        </w:tc>
      </w:tr>
      <w:tr w:rsidR="00523810" w:rsidRPr="007863AA" w14:paraId="1C8036C0" w14:textId="77777777" w:rsidTr="007863AA">
        <w:trPr>
          <w:cantSplit/>
          <w:trHeight w:val="331"/>
        </w:trPr>
        <w:tc>
          <w:tcPr>
            <w:tcW w:w="345" w:type="pct"/>
            <w:vAlign w:val="center"/>
          </w:tcPr>
          <w:p w14:paraId="3AD3F37E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7</w:t>
            </w:r>
          </w:p>
        </w:tc>
        <w:tc>
          <w:tcPr>
            <w:tcW w:w="528" w:type="pct"/>
            <w:vAlign w:val="center"/>
          </w:tcPr>
          <w:p w14:paraId="70310A8D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0</w:t>
            </w:r>
          </w:p>
        </w:tc>
        <w:tc>
          <w:tcPr>
            <w:tcW w:w="576" w:type="pct"/>
            <w:vAlign w:val="center"/>
          </w:tcPr>
          <w:p w14:paraId="246EC500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30</w:t>
            </w:r>
          </w:p>
        </w:tc>
        <w:tc>
          <w:tcPr>
            <w:tcW w:w="479" w:type="pct"/>
            <w:vAlign w:val="center"/>
          </w:tcPr>
          <w:p w14:paraId="322D2629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02.7</w:t>
            </w:r>
          </w:p>
        </w:tc>
        <w:tc>
          <w:tcPr>
            <w:tcW w:w="384" w:type="pct"/>
            <w:vAlign w:val="center"/>
          </w:tcPr>
          <w:p w14:paraId="091DC8FE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6.51</w:t>
            </w:r>
          </w:p>
        </w:tc>
        <w:tc>
          <w:tcPr>
            <w:tcW w:w="480" w:type="pct"/>
            <w:vAlign w:val="center"/>
          </w:tcPr>
          <w:p w14:paraId="56B4606F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211</w:t>
            </w:r>
          </w:p>
        </w:tc>
        <w:tc>
          <w:tcPr>
            <w:tcW w:w="384" w:type="pct"/>
            <w:vAlign w:val="center"/>
          </w:tcPr>
          <w:p w14:paraId="60E469F3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0</w:t>
            </w:r>
          </w:p>
        </w:tc>
        <w:tc>
          <w:tcPr>
            <w:tcW w:w="432" w:type="pct"/>
            <w:vAlign w:val="center"/>
          </w:tcPr>
          <w:p w14:paraId="35C17122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86</w:t>
            </w:r>
          </w:p>
        </w:tc>
        <w:tc>
          <w:tcPr>
            <w:tcW w:w="674" w:type="pct"/>
            <w:vAlign w:val="center"/>
          </w:tcPr>
          <w:p w14:paraId="701B7DBA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</w:t>
            </w:r>
          </w:p>
        </w:tc>
        <w:tc>
          <w:tcPr>
            <w:tcW w:w="718" w:type="pct"/>
            <w:vAlign w:val="center"/>
          </w:tcPr>
          <w:p w14:paraId="69B33EE1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</w:t>
            </w:r>
          </w:p>
        </w:tc>
      </w:tr>
      <w:tr w:rsidR="00523810" w:rsidRPr="007863AA" w14:paraId="4F82E4C0" w14:textId="77777777" w:rsidTr="007863AA">
        <w:trPr>
          <w:cantSplit/>
          <w:trHeight w:val="331"/>
        </w:trPr>
        <w:tc>
          <w:tcPr>
            <w:tcW w:w="345" w:type="pct"/>
            <w:vAlign w:val="center"/>
          </w:tcPr>
          <w:p w14:paraId="7DC124A2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8</w:t>
            </w:r>
          </w:p>
        </w:tc>
        <w:tc>
          <w:tcPr>
            <w:tcW w:w="528" w:type="pct"/>
            <w:vAlign w:val="center"/>
          </w:tcPr>
          <w:p w14:paraId="75A76697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47</w:t>
            </w:r>
          </w:p>
        </w:tc>
        <w:tc>
          <w:tcPr>
            <w:tcW w:w="576" w:type="pct"/>
            <w:vAlign w:val="center"/>
          </w:tcPr>
          <w:p w14:paraId="3217A5E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20</w:t>
            </w:r>
          </w:p>
        </w:tc>
        <w:tc>
          <w:tcPr>
            <w:tcW w:w="479" w:type="pct"/>
            <w:vAlign w:val="center"/>
          </w:tcPr>
          <w:p w14:paraId="00507BDD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639.4</w:t>
            </w:r>
          </w:p>
        </w:tc>
        <w:tc>
          <w:tcPr>
            <w:tcW w:w="384" w:type="pct"/>
            <w:vAlign w:val="center"/>
          </w:tcPr>
          <w:p w14:paraId="2AAC900C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3.23</w:t>
            </w:r>
          </w:p>
        </w:tc>
        <w:tc>
          <w:tcPr>
            <w:tcW w:w="480" w:type="pct"/>
            <w:vAlign w:val="center"/>
          </w:tcPr>
          <w:p w14:paraId="391EF022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48</w:t>
            </w:r>
          </w:p>
        </w:tc>
        <w:tc>
          <w:tcPr>
            <w:tcW w:w="384" w:type="pct"/>
            <w:vAlign w:val="center"/>
          </w:tcPr>
          <w:p w14:paraId="72EF0D0F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40</w:t>
            </w:r>
          </w:p>
        </w:tc>
        <w:tc>
          <w:tcPr>
            <w:tcW w:w="432" w:type="pct"/>
            <w:vAlign w:val="center"/>
          </w:tcPr>
          <w:p w14:paraId="57D4E7F1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82</w:t>
            </w:r>
          </w:p>
        </w:tc>
        <w:tc>
          <w:tcPr>
            <w:tcW w:w="674" w:type="pct"/>
            <w:vAlign w:val="center"/>
          </w:tcPr>
          <w:p w14:paraId="3FE1D561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</w:t>
            </w:r>
          </w:p>
        </w:tc>
        <w:tc>
          <w:tcPr>
            <w:tcW w:w="718" w:type="pct"/>
            <w:vAlign w:val="center"/>
          </w:tcPr>
          <w:p w14:paraId="55C3B1A5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</w:t>
            </w:r>
          </w:p>
        </w:tc>
      </w:tr>
      <w:tr w:rsidR="00523810" w:rsidRPr="007863AA" w14:paraId="7BBE7E2E" w14:textId="77777777" w:rsidTr="007863AA">
        <w:trPr>
          <w:cantSplit/>
          <w:trHeight w:val="331"/>
        </w:trPr>
        <w:tc>
          <w:tcPr>
            <w:tcW w:w="345" w:type="pct"/>
            <w:vAlign w:val="center"/>
          </w:tcPr>
          <w:p w14:paraId="6B8E8379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9</w:t>
            </w:r>
          </w:p>
        </w:tc>
        <w:tc>
          <w:tcPr>
            <w:tcW w:w="528" w:type="pct"/>
            <w:vAlign w:val="center"/>
          </w:tcPr>
          <w:p w14:paraId="55569E1C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0</w:t>
            </w:r>
          </w:p>
        </w:tc>
        <w:tc>
          <w:tcPr>
            <w:tcW w:w="576" w:type="pct"/>
            <w:vAlign w:val="center"/>
          </w:tcPr>
          <w:p w14:paraId="76FC7A66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80</w:t>
            </w:r>
          </w:p>
        </w:tc>
        <w:tc>
          <w:tcPr>
            <w:tcW w:w="479" w:type="pct"/>
            <w:vAlign w:val="center"/>
          </w:tcPr>
          <w:p w14:paraId="00419C23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455.6</w:t>
            </w:r>
          </w:p>
        </w:tc>
        <w:tc>
          <w:tcPr>
            <w:tcW w:w="384" w:type="pct"/>
            <w:vAlign w:val="center"/>
          </w:tcPr>
          <w:p w14:paraId="700FA41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9.58</w:t>
            </w:r>
          </w:p>
        </w:tc>
        <w:tc>
          <w:tcPr>
            <w:tcW w:w="480" w:type="pct"/>
            <w:vAlign w:val="center"/>
          </w:tcPr>
          <w:p w14:paraId="2317A542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10908</w:t>
            </w:r>
          </w:p>
        </w:tc>
        <w:tc>
          <w:tcPr>
            <w:tcW w:w="384" w:type="pct"/>
            <w:vAlign w:val="center"/>
          </w:tcPr>
          <w:p w14:paraId="5D2BAA2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70</w:t>
            </w:r>
          </w:p>
        </w:tc>
        <w:tc>
          <w:tcPr>
            <w:tcW w:w="432" w:type="pct"/>
            <w:vAlign w:val="center"/>
          </w:tcPr>
          <w:p w14:paraId="6F2C219D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98</w:t>
            </w:r>
          </w:p>
        </w:tc>
        <w:tc>
          <w:tcPr>
            <w:tcW w:w="674" w:type="pct"/>
            <w:vAlign w:val="center"/>
          </w:tcPr>
          <w:p w14:paraId="5E62812F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</w:t>
            </w:r>
          </w:p>
        </w:tc>
        <w:tc>
          <w:tcPr>
            <w:tcW w:w="718" w:type="pct"/>
            <w:vAlign w:val="center"/>
          </w:tcPr>
          <w:p w14:paraId="0402D553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</w:t>
            </w:r>
          </w:p>
        </w:tc>
      </w:tr>
      <w:tr w:rsidR="00523810" w:rsidRPr="007863AA" w14:paraId="22A07E03" w14:textId="77777777" w:rsidTr="007863AA">
        <w:trPr>
          <w:cantSplit/>
          <w:trHeight w:val="331"/>
        </w:trPr>
        <w:tc>
          <w:tcPr>
            <w:tcW w:w="345" w:type="pct"/>
            <w:tcBorders>
              <w:bottom w:val="single" w:sz="4" w:space="0" w:color="auto"/>
            </w:tcBorders>
            <w:vAlign w:val="center"/>
          </w:tcPr>
          <w:p w14:paraId="55FBB148" w14:textId="77777777" w:rsidR="006C4AD2" w:rsidRPr="007863AA" w:rsidRDefault="006C4AD2" w:rsidP="007863AA">
            <w:pPr>
              <w:jc w:val="left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10</w:t>
            </w:r>
          </w:p>
        </w:tc>
        <w:tc>
          <w:tcPr>
            <w:tcW w:w="528" w:type="pct"/>
            <w:tcBorders>
              <w:bottom w:val="single" w:sz="4" w:space="0" w:color="auto"/>
            </w:tcBorders>
            <w:vAlign w:val="center"/>
          </w:tcPr>
          <w:p w14:paraId="33CCF9B0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5</w:t>
            </w:r>
          </w:p>
        </w:tc>
        <w:tc>
          <w:tcPr>
            <w:tcW w:w="576" w:type="pct"/>
            <w:tcBorders>
              <w:bottom w:val="single" w:sz="4" w:space="0" w:color="auto"/>
            </w:tcBorders>
            <w:vAlign w:val="center"/>
          </w:tcPr>
          <w:p w14:paraId="5993A94E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55</w:t>
            </w:r>
          </w:p>
        </w:tc>
        <w:tc>
          <w:tcPr>
            <w:tcW w:w="479" w:type="pct"/>
            <w:tcBorders>
              <w:bottom w:val="single" w:sz="4" w:space="0" w:color="auto"/>
            </w:tcBorders>
            <w:vAlign w:val="center"/>
          </w:tcPr>
          <w:p w14:paraId="0A36801B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692.4</w:t>
            </w:r>
          </w:p>
        </w:tc>
        <w:tc>
          <w:tcPr>
            <w:tcW w:w="384" w:type="pct"/>
            <w:tcBorders>
              <w:bottom w:val="single" w:sz="4" w:space="0" w:color="auto"/>
            </w:tcBorders>
            <w:vAlign w:val="center"/>
          </w:tcPr>
          <w:p w14:paraId="67DD3EAF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22.54</w:t>
            </w:r>
          </w:p>
        </w:tc>
        <w:tc>
          <w:tcPr>
            <w:tcW w:w="480" w:type="pct"/>
            <w:tcBorders>
              <w:bottom w:val="single" w:sz="4" w:space="0" w:color="auto"/>
            </w:tcBorders>
            <w:vAlign w:val="center"/>
          </w:tcPr>
          <w:p w14:paraId="2DBAA63A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0951</w:t>
            </w:r>
          </w:p>
        </w:tc>
        <w:tc>
          <w:tcPr>
            <w:tcW w:w="384" w:type="pct"/>
            <w:tcBorders>
              <w:bottom w:val="single" w:sz="4" w:space="0" w:color="auto"/>
            </w:tcBorders>
            <w:vAlign w:val="center"/>
          </w:tcPr>
          <w:p w14:paraId="6C87D310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80</w:t>
            </w:r>
          </w:p>
        </w:tc>
        <w:tc>
          <w:tcPr>
            <w:tcW w:w="432" w:type="pct"/>
            <w:tcBorders>
              <w:bottom w:val="single" w:sz="4" w:space="0" w:color="auto"/>
            </w:tcBorders>
            <w:vAlign w:val="center"/>
          </w:tcPr>
          <w:p w14:paraId="31B8FE68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0.094</w:t>
            </w:r>
          </w:p>
        </w:tc>
        <w:tc>
          <w:tcPr>
            <w:tcW w:w="674" w:type="pct"/>
            <w:tcBorders>
              <w:bottom w:val="single" w:sz="4" w:space="0" w:color="auto"/>
            </w:tcBorders>
            <w:vAlign w:val="center"/>
          </w:tcPr>
          <w:p w14:paraId="49151056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</w:t>
            </w:r>
          </w:p>
        </w:tc>
        <w:tc>
          <w:tcPr>
            <w:tcW w:w="718" w:type="pct"/>
            <w:tcBorders>
              <w:bottom w:val="single" w:sz="4" w:space="0" w:color="auto"/>
            </w:tcBorders>
            <w:vAlign w:val="center"/>
          </w:tcPr>
          <w:p w14:paraId="48208523" w14:textId="77777777" w:rsidR="006C4AD2" w:rsidRPr="007863AA" w:rsidRDefault="006C4AD2" w:rsidP="007863AA">
            <w:pPr>
              <w:jc w:val="center"/>
              <w:rPr>
                <w:sz w:val="24"/>
                <w:lang w:val="en-GB"/>
              </w:rPr>
            </w:pPr>
            <w:r w:rsidRPr="007863AA">
              <w:rPr>
                <w:sz w:val="24"/>
                <w:lang w:val="en-GB"/>
              </w:rPr>
              <w:t>30</w:t>
            </w:r>
          </w:p>
        </w:tc>
      </w:tr>
    </w:tbl>
    <w:p w14:paraId="4CC6C082" w14:textId="77777777" w:rsidR="00F057EA" w:rsidRPr="007863AA" w:rsidRDefault="00F057EA" w:rsidP="007863AA">
      <w:pPr>
        <w:jc w:val="left"/>
        <w:rPr>
          <w:sz w:val="24"/>
          <w:lang w:val="en-GB"/>
        </w:rPr>
        <w:sectPr w:rsidR="00F057EA" w:rsidRPr="007863AA" w:rsidSect="007F6B8E"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14:paraId="58FEAD90" w14:textId="4E494DB6" w:rsidR="00474438" w:rsidRDefault="00474438" w:rsidP="007863AA">
      <w:pPr>
        <w:widowControl/>
        <w:contextualSpacing/>
        <w:jc w:val="left"/>
        <w:rPr>
          <w:b/>
          <w:sz w:val="24"/>
        </w:rPr>
      </w:pPr>
    </w:p>
    <w:p w14:paraId="5D3175CB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D80DCB0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39F3403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D9B3C64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768B858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774F717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D37EF38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5E10438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46BC01F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4B62EB2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C2A1670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5ABB43B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72E2AB3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1290B31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E9F1B6F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8EC59D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E3FC296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F18A56C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F8EEB2A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8E0764F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6279C8E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8AD9D9F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784B2C7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8CB6A37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EB68570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B2A0223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5A0DA7F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6EB15A0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7FCD3F1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C246399" w14:textId="2D9CD831" w:rsidR="001457F3" w:rsidRDefault="00A92B46" w:rsidP="007863AA">
      <w:pPr>
        <w:widowControl/>
        <w:contextualSpacing/>
        <w:jc w:val="left"/>
        <w:rPr>
          <w:b/>
          <w:sz w:val="24"/>
        </w:rPr>
      </w:pPr>
      <w:r>
        <w:rPr>
          <w:b/>
          <w:sz w:val="24"/>
        </w:rPr>
        <w:lastRenderedPageBreak/>
        <w:t>Table S2</w:t>
      </w:r>
      <w:r w:rsidR="001457F3" w:rsidRPr="001457F3">
        <w:rPr>
          <w:b/>
          <w:sz w:val="24"/>
        </w:rPr>
        <w:t xml:space="preserve">. </w:t>
      </w:r>
      <w:r>
        <w:rPr>
          <w:sz w:val="24"/>
        </w:rPr>
        <w:t>Demand side management (peak load shaving) implementation hours.</w:t>
      </w:r>
    </w:p>
    <w:tbl>
      <w:tblPr>
        <w:tblW w:w="4032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427"/>
        <w:gridCol w:w="3078"/>
        <w:gridCol w:w="3217"/>
      </w:tblGrid>
      <w:tr w:rsidR="003B3B99" w:rsidRPr="00D14A8D" w14:paraId="64FD14D7" w14:textId="77777777" w:rsidTr="003B3B99">
        <w:trPr>
          <w:cantSplit/>
          <w:trHeight w:val="139"/>
        </w:trPr>
        <w:tc>
          <w:tcPr>
            <w:tcW w:w="92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BB05C3" w14:textId="424B993B" w:rsidR="003B3B99" w:rsidRPr="003B6775" w:rsidRDefault="003B3B99" w:rsidP="001457F3">
            <w:pPr>
              <w:jc w:val="center"/>
              <w:rPr>
                <w:sz w:val="24"/>
              </w:rPr>
            </w:pPr>
            <w:r w:rsidRPr="003B6775">
              <w:rPr>
                <w:sz w:val="24"/>
              </w:rPr>
              <w:t>Load</w:t>
            </w:r>
          </w:p>
        </w:tc>
        <w:tc>
          <w:tcPr>
            <w:tcW w:w="407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24D4B46" w14:textId="208BAE53" w:rsidR="003B3B99" w:rsidRPr="003B6775" w:rsidRDefault="002E2D4A" w:rsidP="001457F3">
            <w:pPr>
              <w:jc w:val="center"/>
              <w:rPr>
                <w:sz w:val="24"/>
              </w:rPr>
            </w:pPr>
            <w:r>
              <w:rPr>
                <w:sz w:val="24"/>
              </w:rPr>
              <w:t>Peak load</w:t>
            </w:r>
            <w:bookmarkStart w:id="0" w:name="_GoBack"/>
            <w:bookmarkEnd w:id="0"/>
            <w:r>
              <w:rPr>
                <w:sz w:val="24"/>
              </w:rPr>
              <w:t xml:space="preserve"> hours</w:t>
            </w:r>
          </w:p>
        </w:tc>
      </w:tr>
      <w:tr w:rsidR="003B3B99" w:rsidRPr="00D14A8D" w14:paraId="70C39510" w14:textId="77777777" w:rsidTr="003B3B99">
        <w:trPr>
          <w:cantSplit/>
          <w:trHeight w:val="139"/>
        </w:trPr>
        <w:tc>
          <w:tcPr>
            <w:tcW w:w="92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35F10F" w14:textId="77777777" w:rsidR="003B3B99" w:rsidRPr="003B6775" w:rsidRDefault="003B3B99" w:rsidP="001457F3">
            <w:pPr>
              <w:jc w:val="center"/>
              <w:rPr>
                <w:sz w:val="24"/>
              </w:rPr>
            </w:pPr>
          </w:p>
        </w:tc>
        <w:tc>
          <w:tcPr>
            <w:tcW w:w="199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6D9295" w14:textId="5B30C17D" w:rsidR="003B3B99" w:rsidRPr="003B6775" w:rsidRDefault="003B3B99" w:rsidP="001457F3">
            <w:pPr>
              <w:jc w:val="center"/>
              <w:rPr>
                <w:sz w:val="24"/>
              </w:rPr>
            </w:pPr>
            <w:r w:rsidRPr="003B6775">
              <w:rPr>
                <w:sz w:val="24"/>
              </w:rPr>
              <w:t>Peak 1</w:t>
            </w:r>
            <w:r>
              <w:rPr>
                <w:sz w:val="24"/>
              </w:rPr>
              <w:t xml:space="preserve"> (h)</w:t>
            </w:r>
          </w:p>
        </w:tc>
        <w:tc>
          <w:tcPr>
            <w:tcW w:w="20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9D3891" w14:textId="787BC01C" w:rsidR="003B3B99" w:rsidRPr="003B6775" w:rsidRDefault="003B3B99" w:rsidP="001457F3">
            <w:pPr>
              <w:jc w:val="center"/>
              <w:rPr>
                <w:sz w:val="24"/>
              </w:rPr>
            </w:pPr>
            <w:r w:rsidRPr="003B6775">
              <w:rPr>
                <w:sz w:val="24"/>
              </w:rPr>
              <w:t>Peak 2</w:t>
            </w:r>
            <w:r>
              <w:rPr>
                <w:sz w:val="24"/>
              </w:rPr>
              <w:t xml:space="preserve"> (h)</w:t>
            </w:r>
          </w:p>
        </w:tc>
      </w:tr>
      <w:tr w:rsidR="003B3B99" w:rsidRPr="00D14A8D" w14:paraId="3B4523F1" w14:textId="77777777" w:rsidTr="003B3B99">
        <w:trPr>
          <w:cantSplit/>
          <w:trHeight w:val="139"/>
        </w:trPr>
        <w:tc>
          <w:tcPr>
            <w:tcW w:w="92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3A831F" w14:textId="77777777" w:rsidR="003B3B99" w:rsidRPr="003B6775" w:rsidRDefault="003B3B99" w:rsidP="001457F3">
            <w:pPr>
              <w:jc w:val="center"/>
              <w:rPr>
                <w:sz w:val="24"/>
              </w:rPr>
            </w:pPr>
            <w:r w:rsidRPr="003B6775">
              <w:rPr>
                <w:sz w:val="24"/>
              </w:rPr>
              <w:t>Load 1</w:t>
            </w:r>
          </w:p>
        </w:tc>
        <w:tc>
          <w:tcPr>
            <w:tcW w:w="199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1C4FCED" w14:textId="1B1B8173" w:rsidR="003B3B99" w:rsidRPr="003B6775" w:rsidRDefault="003B3B99" w:rsidP="001457F3">
            <w:pPr>
              <w:jc w:val="center"/>
              <w:rPr>
                <w:sz w:val="24"/>
              </w:rPr>
            </w:pPr>
            <w:r>
              <w:rPr>
                <w:sz w:val="24"/>
              </w:rPr>
              <w:t xml:space="preserve">10-12 </w:t>
            </w:r>
          </w:p>
        </w:tc>
        <w:tc>
          <w:tcPr>
            <w:tcW w:w="208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D27E093" w14:textId="5DCC8109" w:rsidR="003B3B99" w:rsidRPr="003B6775" w:rsidRDefault="003B3B99" w:rsidP="001457F3">
            <w:pPr>
              <w:jc w:val="center"/>
              <w:rPr>
                <w:sz w:val="24"/>
              </w:rPr>
            </w:pPr>
            <w:r>
              <w:rPr>
                <w:sz w:val="24"/>
              </w:rPr>
              <w:t xml:space="preserve">19-21 </w:t>
            </w:r>
          </w:p>
        </w:tc>
      </w:tr>
      <w:tr w:rsidR="003B3B99" w:rsidRPr="00D14A8D" w14:paraId="3C7F3770" w14:textId="77777777" w:rsidTr="003B3B99">
        <w:trPr>
          <w:cantSplit/>
          <w:trHeight w:val="139"/>
        </w:trPr>
        <w:tc>
          <w:tcPr>
            <w:tcW w:w="924" w:type="pct"/>
            <w:tcBorders>
              <w:top w:val="nil"/>
              <w:left w:val="nil"/>
              <w:bottom w:val="nil"/>
              <w:right w:val="nil"/>
            </w:tcBorders>
          </w:tcPr>
          <w:p w14:paraId="6680B282" w14:textId="77777777" w:rsidR="003B3B99" w:rsidRPr="003B6775" w:rsidRDefault="003B3B99" w:rsidP="001457F3">
            <w:pPr>
              <w:jc w:val="center"/>
              <w:rPr>
                <w:sz w:val="24"/>
              </w:rPr>
            </w:pPr>
            <w:r w:rsidRPr="003B6775">
              <w:rPr>
                <w:sz w:val="24"/>
              </w:rPr>
              <w:t>Load 2</w:t>
            </w:r>
          </w:p>
        </w:tc>
        <w:tc>
          <w:tcPr>
            <w:tcW w:w="199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4D1CE2" w14:textId="3119FC9D" w:rsidR="003B3B99" w:rsidRPr="003B6775" w:rsidRDefault="003B3B99" w:rsidP="001457F3">
            <w:pPr>
              <w:jc w:val="center"/>
              <w:rPr>
                <w:sz w:val="24"/>
              </w:rPr>
            </w:pPr>
            <w:r>
              <w:rPr>
                <w:sz w:val="24"/>
              </w:rPr>
              <w:t xml:space="preserve">1-3 </w:t>
            </w:r>
          </w:p>
        </w:tc>
        <w:tc>
          <w:tcPr>
            <w:tcW w:w="208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5A0D61" w14:textId="6A51F713" w:rsidR="003B3B99" w:rsidRPr="003B6775" w:rsidRDefault="003B3B99" w:rsidP="001457F3">
            <w:pPr>
              <w:jc w:val="center"/>
              <w:rPr>
                <w:sz w:val="24"/>
              </w:rPr>
            </w:pPr>
            <w:r>
              <w:rPr>
                <w:sz w:val="24"/>
              </w:rPr>
              <w:t xml:space="preserve">22-24 </w:t>
            </w:r>
          </w:p>
        </w:tc>
      </w:tr>
      <w:tr w:rsidR="003B3B99" w:rsidRPr="00D14A8D" w14:paraId="58601597" w14:textId="77777777" w:rsidTr="003B3B99">
        <w:trPr>
          <w:cantSplit/>
          <w:trHeight w:val="139"/>
        </w:trPr>
        <w:tc>
          <w:tcPr>
            <w:tcW w:w="92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DE0747" w14:textId="0D3FEF0D" w:rsidR="003B3B99" w:rsidRPr="003B6775" w:rsidRDefault="003B3B99" w:rsidP="001457F3">
            <w:pPr>
              <w:jc w:val="center"/>
              <w:rPr>
                <w:sz w:val="24"/>
              </w:rPr>
            </w:pPr>
            <w:r w:rsidRPr="003B6775">
              <w:rPr>
                <w:sz w:val="24"/>
              </w:rPr>
              <w:t>Load 3</w:t>
            </w:r>
          </w:p>
        </w:tc>
        <w:tc>
          <w:tcPr>
            <w:tcW w:w="199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DCA2C25" w14:textId="6700096B" w:rsidR="003B3B99" w:rsidRPr="003B6775" w:rsidRDefault="003B3B99" w:rsidP="001457F3">
            <w:pPr>
              <w:jc w:val="center"/>
              <w:rPr>
                <w:sz w:val="24"/>
              </w:rPr>
            </w:pPr>
            <w:r>
              <w:rPr>
                <w:sz w:val="24"/>
              </w:rPr>
              <w:t xml:space="preserve">6-8 </w:t>
            </w:r>
          </w:p>
        </w:tc>
        <w:tc>
          <w:tcPr>
            <w:tcW w:w="208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00C834D" w14:textId="0EDE9715" w:rsidR="003B3B99" w:rsidRPr="003B6775" w:rsidRDefault="003B3B99" w:rsidP="001457F3">
            <w:pPr>
              <w:jc w:val="center"/>
              <w:rPr>
                <w:sz w:val="24"/>
              </w:rPr>
            </w:pPr>
            <w:r>
              <w:rPr>
                <w:sz w:val="24"/>
              </w:rPr>
              <w:t xml:space="preserve">17-19 </w:t>
            </w:r>
          </w:p>
        </w:tc>
      </w:tr>
    </w:tbl>
    <w:p w14:paraId="1C1C29B7" w14:textId="77777777" w:rsidR="003B6775" w:rsidRDefault="003B6775" w:rsidP="007863AA">
      <w:pPr>
        <w:widowControl/>
        <w:contextualSpacing/>
        <w:jc w:val="left"/>
        <w:rPr>
          <w:b/>
          <w:sz w:val="24"/>
        </w:rPr>
      </w:pPr>
    </w:p>
    <w:p w14:paraId="1C565197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3684C42E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1E66E6A4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6CAAD174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703251F6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557F501D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10314B38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4E1F5F49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24975959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5D4B7F66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3463649E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6417BED6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7E0115D8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0AAFF436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1B386EF2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5F04FDA6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5D83AAEF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1F4186AA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2FD7FA8E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0BB3E86A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0FE7E149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4DBA5887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00E316ED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22F33A72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6815F1AB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2CE512B0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6B0AB8D6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1561CDD9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6422CB15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25D5C8E3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1588614B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2C092FE5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777F4020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67CC06F4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1933BE19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7110776E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1FC2B990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0C5593DF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4A167B39" w14:textId="77777777" w:rsidR="003604A3" w:rsidRDefault="003604A3" w:rsidP="00D02755">
      <w:pPr>
        <w:contextualSpacing/>
        <w:jc w:val="left"/>
        <w:rPr>
          <w:b/>
          <w:sz w:val="24"/>
          <w:lang w:val="en-GB"/>
        </w:rPr>
      </w:pPr>
    </w:p>
    <w:p w14:paraId="6E5ECB64" w14:textId="3360344F" w:rsidR="00D02755" w:rsidRPr="00365F9D" w:rsidRDefault="00D02755" w:rsidP="00D02755">
      <w:pPr>
        <w:contextualSpacing/>
        <w:jc w:val="left"/>
        <w:rPr>
          <w:sz w:val="24"/>
          <w:lang w:val="en-GB"/>
        </w:rPr>
      </w:pPr>
      <w:r w:rsidRPr="00365F9D">
        <w:rPr>
          <w:b/>
          <w:sz w:val="24"/>
          <w:lang w:val="en-GB"/>
        </w:rPr>
        <w:lastRenderedPageBreak/>
        <w:t>Table S3.</w:t>
      </w:r>
      <w:r w:rsidR="00D252E4">
        <w:rPr>
          <w:sz w:val="24"/>
          <w:lang w:val="en-GB"/>
        </w:rPr>
        <w:t xml:space="preserve"> Solar PV design considerations and parameters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6307"/>
        <w:gridCol w:w="3269"/>
      </w:tblGrid>
      <w:tr w:rsidR="00D02755" w:rsidRPr="00365F9D" w14:paraId="30A5E413" w14:textId="77777777" w:rsidTr="00A43065">
        <w:trPr>
          <w:cantSplit/>
          <w:trHeight w:val="331"/>
        </w:trPr>
        <w:tc>
          <w:tcPr>
            <w:tcW w:w="3293" w:type="pct"/>
            <w:tcBorders>
              <w:top w:val="single" w:sz="4" w:space="0" w:color="auto"/>
              <w:bottom w:val="single" w:sz="4" w:space="0" w:color="auto"/>
            </w:tcBorders>
          </w:tcPr>
          <w:p w14:paraId="45AD9F0F" w14:textId="77777777" w:rsidR="00D02755" w:rsidRPr="00365F9D" w:rsidRDefault="00D02755" w:rsidP="00A43065">
            <w:pPr>
              <w:jc w:val="left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Solar panel</w:t>
            </w:r>
          </w:p>
        </w:tc>
        <w:tc>
          <w:tcPr>
            <w:tcW w:w="1707" w:type="pct"/>
            <w:tcBorders>
              <w:top w:val="single" w:sz="4" w:space="0" w:color="auto"/>
              <w:bottom w:val="single" w:sz="4" w:space="0" w:color="auto"/>
            </w:tcBorders>
          </w:tcPr>
          <w:p w14:paraId="30BBD34C" w14:textId="77777777" w:rsidR="00D02755" w:rsidRPr="00365F9D" w:rsidRDefault="00D02755" w:rsidP="00A43065">
            <w:pPr>
              <w:jc w:val="center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CNBM-260P</w:t>
            </w:r>
          </w:p>
        </w:tc>
      </w:tr>
      <w:tr w:rsidR="00D02755" w:rsidRPr="00365F9D" w14:paraId="022FF8D6" w14:textId="77777777" w:rsidTr="00A43065">
        <w:trPr>
          <w:cantSplit/>
          <w:trHeight w:val="331"/>
        </w:trPr>
        <w:tc>
          <w:tcPr>
            <w:tcW w:w="3293" w:type="pct"/>
            <w:tcBorders>
              <w:top w:val="single" w:sz="4" w:space="0" w:color="auto"/>
            </w:tcBorders>
            <w:vAlign w:val="center"/>
          </w:tcPr>
          <w:p w14:paraId="672B8218" w14:textId="77777777" w:rsidR="00D02755" w:rsidRPr="00365F9D" w:rsidRDefault="00D02755" w:rsidP="00A43065">
            <w:pPr>
              <w:jc w:val="left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Shading loss</w:t>
            </w:r>
          </w:p>
        </w:tc>
        <w:tc>
          <w:tcPr>
            <w:tcW w:w="1707" w:type="pct"/>
            <w:tcBorders>
              <w:top w:val="single" w:sz="4" w:space="0" w:color="auto"/>
            </w:tcBorders>
            <w:vAlign w:val="center"/>
          </w:tcPr>
          <w:p w14:paraId="0B2AC0B8" w14:textId="77777777" w:rsidR="00D02755" w:rsidRPr="00365F9D" w:rsidRDefault="00D02755" w:rsidP="00A43065">
            <w:pPr>
              <w:jc w:val="center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8%</w:t>
            </w:r>
          </w:p>
        </w:tc>
      </w:tr>
      <w:tr w:rsidR="00D02755" w:rsidRPr="00365F9D" w14:paraId="21FB1DB4" w14:textId="77777777" w:rsidTr="00A43065">
        <w:trPr>
          <w:cantSplit/>
          <w:trHeight w:val="331"/>
        </w:trPr>
        <w:tc>
          <w:tcPr>
            <w:tcW w:w="3293" w:type="pct"/>
            <w:vAlign w:val="center"/>
          </w:tcPr>
          <w:p w14:paraId="0569E0BE" w14:textId="77777777" w:rsidR="00D02755" w:rsidRPr="00365F9D" w:rsidRDefault="00D02755" w:rsidP="00A43065">
            <w:pPr>
              <w:jc w:val="left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Voltage drop</w:t>
            </w:r>
          </w:p>
        </w:tc>
        <w:tc>
          <w:tcPr>
            <w:tcW w:w="1707" w:type="pct"/>
            <w:vAlign w:val="center"/>
          </w:tcPr>
          <w:p w14:paraId="49DF98F0" w14:textId="77777777" w:rsidR="00D02755" w:rsidRPr="00365F9D" w:rsidRDefault="00D02755" w:rsidP="00A43065">
            <w:pPr>
              <w:jc w:val="center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2%</w:t>
            </w:r>
          </w:p>
        </w:tc>
      </w:tr>
      <w:tr w:rsidR="00D02755" w:rsidRPr="00365F9D" w14:paraId="754B5FD5" w14:textId="77777777" w:rsidTr="00A43065">
        <w:trPr>
          <w:cantSplit/>
          <w:trHeight w:val="331"/>
        </w:trPr>
        <w:tc>
          <w:tcPr>
            <w:tcW w:w="3293" w:type="pct"/>
            <w:vAlign w:val="center"/>
          </w:tcPr>
          <w:p w14:paraId="39AF5184" w14:textId="77777777" w:rsidR="00D02755" w:rsidRPr="00365F9D" w:rsidRDefault="00D02755" w:rsidP="00A43065">
            <w:pPr>
              <w:jc w:val="left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Dirt loss</w:t>
            </w:r>
          </w:p>
        </w:tc>
        <w:tc>
          <w:tcPr>
            <w:tcW w:w="1707" w:type="pct"/>
            <w:vAlign w:val="center"/>
          </w:tcPr>
          <w:p w14:paraId="15D7079A" w14:textId="77777777" w:rsidR="00D02755" w:rsidRPr="00365F9D" w:rsidRDefault="00D02755" w:rsidP="00A43065">
            <w:pPr>
              <w:jc w:val="center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7%</w:t>
            </w:r>
          </w:p>
        </w:tc>
      </w:tr>
      <w:tr w:rsidR="00D02755" w:rsidRPr="00365F9D" w14:paraId="466D2BE0" w14:textId="77777777" w:rsidTr="00A43065">
        <w:trPr>
          <w:cantSplit/>
          <w:trHeight w:val="331"/>
        </w:trPr>
        <w:tc>
          <w:tcPr>
            <w:tcW w:w="3293" w:type="pct"/>
            <w:vAlign w:val="center"/>
          </w:tcPr>
          <w:p w14:paraId="67A853C1" w14:textId="77777777" w:rsidR="00D02755" w:rsidRPr="00365F9D" w:rsidRDefault="00D02755" w:rsidP="00A43065">
            <w:pPr>
              <w:jc w:val="left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Temperature loss</w:t>
            </w:r>
          </w:p>
        </w:tc>
        <w:tc>
          <w:tcPr>
            <w:tcW w:w="1707" w:type="pct"/>
            <w:vAlign w:val="center"/>
          </w:tcPr>
          <w:p w14:paraId="3FA20A2D" w14:textId="77777777" w:rsidR="00D02755" w:rsidRPr="00365F9D" w:rsidRDefault="00D02755" w:rsidP="00A43065">
            <w:pPr>
              <w:jc w:val="center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17.6%</w:t>
            </w:r>
          </w:p>
        </w:tc>
      </w:tr>
      <w:tr w:rsidR="00D02755" w:rsidRPr="00365F9D" w14:paraId="4B6507CF" w14:textId="77777777" w:rsidTr="00A43065">
        <w:trPr>
          <w:cantSplit/>
          <w:trHeight w:val="331"/>
        </w:trPr>
        <w:tc>
          <w:tcPr>
            <w:tcW w:w="3293" w:type="pct"/>
            <w:vAlign w:val="center"/>
          </w:tcPr>
          <w:p w14:paraId="65390DCF" w14:textId="77777777" w:rsidR="00D02755" w:rsidRPr="00365F9D" w:rsidRDefault="00D02755" w:rsidP="00A43065">
            <w:pPr>
              <w:jc w:val="left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Inverter efficiency</w:t>
            </w:r>
          </w:p>
        </w:tc>
        <w:tc>
          <w:tcPr>
            <w:tcW w:w="1707" w:type="pct"/>
            <w:vAlign w:val="center"/>
          </w:tcPr>
          <w:p w14:paraId="58D3AB72" w14:textId="77777777" w:rsidR="00D02755" w:rsidRPr="00365F9D" w:rsidRDefault="00D02755" w:rsidP="00A43065">
            <w:pPr>
              <w:jc w:val="center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95%</w:t>
            </w:r>
          </w:p>
        </w:tc>
      </w:tr>
      <w:tr w:rsidR="00D02755" w:rsidRPr="00365F9D" w14:paraId="72395981" w14:textId="77777777" w:rsidTr="00A43065">
        <w:trPr>
          <w:cantSplit/>
          <w:trHeight w:val="331"/>
        </w:trPr>
        <w:tc>
          <w:tcPr>
            <w:tcW w:w="3293" w:type="pct"/>
            <w:vAlign w:val="center"/>
          </w:tcPr>
          <w:p w14:paraId="7DE97067" w14:textId="77777777" w:rsidR="00D02755" w:rsidRPr="00365F9D" w:rsidRDefault="00D02755" w:rsidP="00A43065">
            <w:pPr>
              <w:jc w:val="left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Manufacturer’s tolerance</w:t>
            </w:r>
          </w:p>
        </w:tc>
        <w:tc>
          <w:tcPr>
            <w:tcW w:w="1707" w:type="pct"/>
            <w:vAlign w:val="center"/>
          </w:tcPr>
          <w:p w14:paraId="7F8A284F" w14:textId="77777777" w:rsidR="00D02755" w:rsidRPr="00365F9D" w:rsidRDefault="00D02755" w:rsidP="00A43065">
            <w:pPr>
              <w:jc w:val="center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3%</w:t>
            </w:r>
          </w:p>
        </w:tc>
      </w:tr>
      <w:tr w:rsidR="00D02755" w:rsidRPr="00365F9D" w14:paraId="70A84945" w14:textId="77777777" w:rsidTr="00A43065">
        <w:trPr>
          <w:cantSplit/>
          <w:trHeight w:val="331"/>
        </w:trPr>
        <w:tc>
          <w:tcPr>
            <w:tcW w:w="3293" w:type="pct"/>
            <w:tcBorders>
              <w:bottom w:val="single" w:sz="4" w:space="0" w:color="auto"/>
            </w:tcBorders>
            <w:vAlign w:val="center"/>
          </w:tcPr>
          <w:p w14:paraId="1D2B9EFB" w14:textId="77777777" w:rsidR="00D02755" w:rsidRPr="00365F9D" w:rsidRDefault="00D02755" w:rsidP="00A43065">
            <w:pPr>
              <w:jc w:val="left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Maximum design temperature</w:t>
            </w:r>
          </w:p>
        </w:tc>
        <w:tc>
          <w:tcPr>
            <w:tcW w:w="1707" w:type="pct"/>
            <w:tcBorders>
              <w:bottom w:val="single" w:sz="4" w:space="0" w:color="auto"/>
            </w:tcBorders>
            <w:vAlign w:val="center"/>
          </w:tcPr>
          <w:p w14:paraId="2D7EB310" w14:textId="77777777" w:rsidR="00D02755" w:rsidRPr="00365F9D" w:rsidRDefault="00D02755" w:rsidP="00A43065">
            <w:pPr>
              <w:jc w:val="center"/>
              <w:rPr>
                <w:sz w:val="24"/>
                <w:lang w:val="en-GB"/>
              </w:rPr>
            </w:pPr>
            <w:r w:rsidRPr="00365F9D">
              <w:rPr>
                <w:sz w:val="24"/>
                <w:lang w:val="en-GB"/>
              </w:rPr>
              <w:t>39</w:t>
            </w:r>
            <w:r>
              <w:rPr>
                <w:sz w:val="24"/>
                <w:lang w:val="en-GB"/>
              </w:rPr>
              <w:t>°C</w:t>
            </w:r>
          </w:p>
        </w:tc>
      </w:tr>
    </w:tbl>
    <w:p w14:paraId="030FE1D1" w14:textId="77777777" w:rsidR="00D02755" w:rsidRPr="00365F9D" w:rsidRDefault="00D02755" w:rsidP="00D02755">
      <w:pPr>
        <w:widowControl/>
        <w:contextualSpacing/>
        <w:jc w:val="left"/>
        <w:rPr>
          <w:sz w:val="24"/>
          <w:lang w:val="en-GB"/>
        </w:rPr>
      </w:pPr>
    </w:p>
    <w:p w14:paraId="195BB5EC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0885622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95D03AF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063264A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6C0DD4B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FF65C1D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938A484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D0C4FF1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C63B14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795041A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ACB3754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1168236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78E0C4A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F7A2EFB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D68FA38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F54288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AA3E2B6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C3D633D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A15166A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609D911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2D944FA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43828ED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986DA8C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57B0D84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CC266EE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8F39A77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479B78D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C835A7D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6334514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7EDD7AC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A77BF4C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EF289F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9A3D440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D1256F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39F3905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74FF524" w14:textId="4CAB318A" w:rsidR="00D02755" w:rsidRPr="00890A7F" w:rsidRDefault="00D02755" w:rsidP="00D02755">
      <w:pPr>
        <w:contextualSpacing/>
        <w:jc w:val="left"/>
        <w:rPr>
          <w:sz w:val="24"/>
          <w:lang w:val="en-GB"/>
        </w:rPr>
      </w:pPr>
      <w:r w:rsidRPr="00890A7F">
        <w:rPr>
          <w:b/>
          <w:sz w:val="24"/>
          <w:lang w:val="en-GB"/>
        </w:rPr>
        <w:lastRenderedPageBreak/>
        <w:t>Table S4.</w:t>
      </w:r>
      <w:r w:rsidRPr="00890A7F">
        <w:rPr>
          <w:sz w:val="24"/>
          <w:lang w:val="en-GB"/>
        </w:rPr>
        <w:t xml:space="preserve"> Solar PV cost data</w:t>
      </w:r>
      <w:r w:rsidR="00C953A3">
        <w:rPr>
          <w:sz w:val="24"/>
          <w:lang w:val="en-GB"/>
        </w:rPr>
        <w:t xml:space="preserve"> </w:t>
      </w:r>
      <w:r w:rsidR="00C953A3" w:rsidRPr="00C953A3">
        <w:rPr>
          <w:sz w:val="24"/>
          <w:lang w:val="en-GB"/>
        </w:rPr>
        <w:t>(Ramabhotla, Bayne, and Giesselmann 2016)</w:t>
      </w:r>
      <w:r w:rsidRPr="00890A7F">
        <w:rPr>
          <w:sz w:val="24"/>
          <w:lang w:val="en-GB"/>
        </w:rPr>
        <w:t>.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6307"/>
        <w:gridCol w:w="3269"/>
      </w:tblGrid>
      <w:tr w:rsidR="00D02755" w:rsidRPr="00890A7F" w14:paraId="68BEC018" w14:textId="77777777" w:rsidTr="00A43065">
        <w:trPr>
          <w:cantSplit/>
          <w:trHeight w:val="331"/>
        </w:trPr>
        <w:tc>
          <w:tcPr>
            <w:tcW w:w="3293" w:type="pct"/>
            <w:tcBorders>
              <w:top w:val="single" w:sz="4" w:space="0" w:color="auto"/>
              <w:bottom w:val="single" w:sz="4" w:space="0" w:color="auto"/>
            </w:tcBorders>
          </w:tcPr>
          <w:p w14:paraId="417C2EFC" w14:textId="77777777" w:rsidR="00D02755" w:rsidRPr="00890A7F" w:rsidRDefault="00D02755" w:rsidP="00A43065">
            <w:pPr>
              <w:jc w:val="left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Quantity</w:t>
            </w:r>
          </w:p>
        </w:tc>
        <w:tc>
          <w:tcPr>
            <w:tcW w:w="1707" w:type="pct"/>
            <w:tcBorders>
              <w:top w:val="single" w:sz="4" w:space="0" w:color="auto"/>
              <w:bottom w:val="single" w:sz="4" w:space="0" w:color="auto"/>
            </w:tcBorders>
          </w:tcPr>
          <w:p w14:paraId="54234945" w14:textId="77777777" w:rsidR="00D02755" w:rsidRPr="00890A7F" w:rsidRDefault="00D02755" w:rsidP="00A43065">
            <w:pPr>
              <w:jc w:val="center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Value</w:t>
            </w:r>
          </w:p>
        </w:tc>
      </w:tr>
      <w:tr w:rsidR="00D02755" w:rsidRPr="00890A7F" w14:paraId="6EC6A4C8" w14:textId="77777777" w:rsidTr="00A43065">
        <w:trPr>
          <w:cantSplit/>
          <w:trHeight w:val="331"/>
        </w:trPr>
        <w:tc>
          <w:tcPr>
            <w:tcW w:w="3293" w:type="pct"/>
            <w:tcBorders>
              <w:top w:val="single" w:sz="4" w:space="0" w:color="auto"/>
            </w:tcBorders>
            <w:vAlign w:val="center"/>
          </w:tcPr>
          <w:p w14:paraId="78DC455D" w14:textId="77777777" w:rsidR="00D02755" w:rsidRPr="00890A7F" w:rsidRDefault="00D02755" w:rsidP="00A43065">
            <w:pPr>
              <w:jc w:val="left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Interest rate (base case)</w:t>
            </w:r>
          </w:p>
        </w:tc>
        <w:tc>
          <w:tcPr>
            <w:tcW w:w="1707" w:type="pct"/>
            <w:tcBorders>
              <w:top w:val="single" w:sz="4" w:space="0" w:color="auto"/>
            </w:tcBorders>
            <w:vAlign w:val="center"/>
          </w:tcPr>
          <w:p w14:paraId="355DE929" w14:textId="77777777" w:rsidR="00D02755" w:rsidRPr="00890A7F" w:rsidRDefault="00D02755" w:rsidP="00A43065">
            <w:pPr>
              <w:jc w:val="center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0.09</w:t>
            </w:r>
          </w:p>
        </w:tc>
      </w:tr>
      <w:tr w:rsidR="00D02755" w:rsidRPr="00890A7F" w14:paraId="2219B11D" w14:textId="77777777" w:rsidTr="00A43065">
        <w:trPr>
          <w:cantSplit/>
          <w:trHeight w:val="331"/>
        </w:trPr>
        <w:tc>
          <w:tcPr>
            <w:tcW w:w="3293" w:type="pct"/>
            <w:vAlign w:val="center"/>
          </w:tcPr>
          <w:p w14:paraId="55AC7328" w14:textId="77777777" w:rsidR="00D02755" w:rsidRPr="00890A7F" w:rsidRDefault="00D02755" w:rsidP="00A43065">
            <w:pPr>
              <w:jc w:val="left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Investment lifetime</w:t>
            </w:r>
          </w:p>
        </w:tc>
        <w:tc>
          <w:tcPr>
            <w:tcW w:w="1707" w:type="pct"/>
            <w:vAlign w:val="center"/>
          </w:tcPr>
          <w:p w14:paraId="53CAB1F4" w14:textId="77777777" w:rsidR="00D02755" w:rsidRPr="00890A7F" w:rsidRDefault="00D02755" w:rsidP="00A43065">
            <w:pPr>
              <w:jc w:val="center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20 years</w:t>
            </w:r>
          </w:p>
        </w:tc>
      </w:tr>
      <w:tr w:rsidR="00D02755" w:rsidRPr="00890A7F" w14:paraId="7E1047C4" w14:textId="77777777" w:rsidTr="00A43065">
        <w:trPr>
          <w:cantSplit/>
          <w:trHeight w:val="331"/>
        </w:trPr>
        <w:tc>
          <w:tcPr>
            <w:tcW w:w="3293" w:type="pct"/>
            <w:vAlign w:val="center"/>
          </w:tcPr>
          <w:p w14:paraId="4EAC6659" w14:textId="77777777" w:rsidR="00D02755" w:rsidRPr="00890A7F" w:rsidRDefault="00D02755" w:rsidP="00A43065">
            <w:pPr>
              <w:jc w:val="left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Investment cost/unit installed</w:t>
            </w:r>
          </w:p>
        </w:tc>
        <w:tc>
          <w:tcPr>
            <w:tcW w:w="1707" w:type="pct"/>
            <w:vAlign w:val="center"/>
          </w:tcPr>
          <w:p w14:paraId="46DF42BE" w14:textId="77777777" w:rsidR="00D02755" w:rsidRPr="00890A7F" w:rsidRDefault="00D02755" w:rsidP="00A43065">
            <w:pPr>
              <w:jc w:val="center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5000 $/kW</w:t>
            </w:r>
          </w:p>
        </w:tc>
      </w:tr>
      <w:tr w:rsidR="00D02755" w:rsidRPr="00890A7F" w14:paraId="5E6D1620" w14:textId="77777777" w:rsidTr="00A43065">
        <w:trPr>
          <w:cantSplit/>
          <w:trHeight w:val="331"/>
        </w:trPr>
        <w:tc>
          <w:tcPr>
            <w:tcW w:w="3293" w:type="pct"/>
            <w:tcBorders>
              <w:bottom w:val="single" w:sz="4" w:space="0" w:color="auto"/>
            </w:tcBorders>
            <w:vAlign w:val="center"/>
          </w:tcPr>
          <w:p w14:paraId="519E14C0" w14:textId="77777777" w:rsidR="00D02755" w:rsidRPr="00890A7F" w:rsidRDefault="00D02755" w:rsidP="00A43065">
            <w:pPr>
              <w:jc w:val="left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Operation and maintenance cost</w:t>
            </w:r>
          </w:p>
        </w:tc>
        <w:tc>
          <w:tcPr>
            <w:tcW w:w="1707" w:type="pct"/>
            <w:tcBorders>
              <w:bottom w:val="single" w:sz="4" w:space="0" w:color="auto"/>
            </w:tcBorders>
            <w:vAlign w:val="center"/>
          </w:tcPr>
          <w:p w14:paraId="388EEED4" w14:textId="77777777" w:rsidR="00D02755" w:rsidRPr="00890A7F" w:rsidRDefault="00D02755" w:rsidP="00A43065">
            <w:pPr>
              <w:jc w:val="center"/>
              <w:rPr>
                <w:sz w:val="24"/>
                <w:lang w:val="en-GB"/>
              </w:rPr>
            </w:pPr>
            <w:r w:rsidRPr="00890A7F">
              <w:rPr>
                <w:sz w:val="24"/>
                <w:lang w:val="en-GB"/>
              </w:rPr>
              <w:t>1.6 cents/kW</w:t>
            </w:r>
          </w:p>
        </w:tc>
      </w:tr>
    </w:tbl>
    <w:p w14:paraId="19F6C509" w14:textId="77777777" w:rsidR="00D02755" w:rsidRPr="00890A7F" w:rsidRDefault="00D02755" w:rsidP="00D02755">
      <w:pPr>
        <w:widowControl/>
        <w:contextualSpacing/>
        <w:jc w:val="left"/>
        <w:rPr>
          <w:sz w:val="24"/>
          <w:lang w:val="en-GB"/>
        </w:rPr>
      </w:pPr>
    </w:p>
    <w:p w14:paraId="5E5B2EE2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B228B8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C54BFC4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A4D8928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B93C443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EDCF410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D8BECB8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C051FB1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B9DA2C4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97A0E65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A8726B0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DE3FA4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5E05C63E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E931ECE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D1175FE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1E84ABE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7884113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1355EE1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785A3A6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CE3DCD7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C9BED28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4E61B8E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ABBF25F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74E13E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95E8C9D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B453B01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19F55248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362617B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204296E9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5A4196C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3702796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30ABA027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32BB8FB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F645397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6E7C2F6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442F41FD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640372F4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735DF7FE" w14:textId="77777777" w:rsidR="00D02755" w:rsidRDefault="00D02755" w:rsidP="007863AA">
      <w:pPr>
        <w:widowControl/>
        <w:contextualSpacing/>
        <w:jc w:val="left"/>
        <w:rPr>
          <w:b/>
          <w:sz w:val="24"/>
        </w:rPr>
      </w:pPr>
    </w:p>
    <w:p w14:paraId="0F5FA4F2" w14:textId="77777777" w:rsidR="00F67B95" w:rsidRDefault="00F67B95" w:rsidP="007863AA">
      <w:pPr>
        <w:widowControl/>
        <w:contextualSpacing/>
        <w:jc w:val="left"/>
        <w:rPr>
          <w:b/>
          <w:sz w:val="24"/>
        </w:rPr>
      </w:pPr>
    </w:p>
    <w:p w14:paraId="0BB84D28" w14:textId="77777777" w:rsidR="00BF428D" w:rsidRPr="0004754B" w:rsidRDefault="00BF428D" w:rsidP="00BF428D">
      <w:pPr>
        <w:widowControl/>
        <w:contextualSpacing/>
        <w:jc w:val="left"/>
        <w:rPr>
          <w:b/>
          <w:sz w:val="24"/>
          <w:lang w:val="en-GB"/>
        </w:rPr>
      </w:pPr>
      <w:r w:rsidRPr="0004754B">
        <w:rPr>
          <w:b/>
          <w:sz w:val="24"/>
          <w:lang w:val="en-GB"/>
        </w:rPr>
        <w:t>Table S5.</w:t>
      </w:r>
      <w:r w:rsidRPr="0004754B">
        <w:rPr>
          <w:sz w:val="24"/>
          <w:lang w:val="en-GB"/>
        </w:rPr>
        <w:t xml:space="preserve"> Results of the thermal generation units’ optimal 24-h DED using PSO.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1052"/>
        <w:gridCol w:w="1052"/>
        <w:gridCol w:w="1165"/>
        <w:gridCol w:w="1164"/>
        <w:gridCol w:w="1164"/>
        <w:gridCol w:w="1168"/>
        <w:gridCol w:w="1304"/>
        <w:gridCol w:w="1507"/>
      </w:tblGrid>
      <w:tr w:rsidR="00BF428D" w:rsidRPr="0004754B" w14:paraId="4D74DD13" w14:textId="77777777" w:rsidTr="003B3B99">
        <w:trPr>
          <w:cantSplit/>
          <w:trHeight w:val="331"/>
        </w:trPr>
        <w:tc>
          <w:tcPr>
            <w:tcW w:w="549" w:type="pct"/>
            <w:tcBorders>
              <w:top w:val="single" w:sz="4" w:space="0" w:color="auto"/>
            </w:tcBorders>
          </w:tcPr>
          <w:p w14:paraId="3874B4C0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Time (</w:t>
            </w:r>
            <w:r w:rsidRPr="0004754B">
              <w:rPr>
                <w:sz w:val="24"/>
                <w:lang w:val="en-GB"/>
              </w:rPr>
              <w:t>h)</w:t>
            </w:r>
          </w:p>
        </w:tc>
        <w:tc>
          <w:tcPr>
            <w:tcW w:w="3664" w:type="pct"/>
            <w:gridSpan w:val="6"/>
            <w:tcBorders>
              <w:top w:val="single" w:sz="4" w:space="0" w:color="auto"/>
            </w:tcBorders>
          </w:tcPr>
          <w:p w14:paraId="7046EC9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Generator power (MW)</w:t>
            </w:r>
          </w:p>
        </w:tc>
        <w:tc>
          <w:tcPr>
            <w:tcW w:w="787" w:type="pct"/>
            <w:tcBorders>
              <w:top w:val="single" w:sz="4" w:space="0" w:color="auto"/>
            </w:tcBorders>
          </w:tcPr>
          <w:p w14:paraId="6BEF113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Cost ($/h)</w:t>
            </w:r>
          </w:p>
        </w:tc>
      </w:tr>
      <w:tr w:rsidR="00BF428D" w:rsidRPr="0004754B" w14:paraId="1996DB41" w14:textId="77777777" w:rsidTr="003B3B99">
        <w:trPr>
          <w:cantSplit/>
          <w:trHeight w:val="331"/>
        </w:trPr>
        <w:tc>
          <w:tcPr>
            <w:tcW w:w="549" w:type="pct"/>
            <w:tcBorders>
              <w:bottom w:val="single" w:sz="4" w:space="0" w:color="auto"/>
            </w:tcBorders>
            <w:vAlign w:val="center"/>
          </w:tcPr>
          <w:p w14:paraId="1751F740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</w:p>
        </w:tc>
        <w:tc>
          <w:tcPr>
            <w:tcW w:w="549" w:type="pct"/>
            <w:tcBorders>
              <w:bottom w:val="single" w:sz="4" w:space="0" w:color="auto"/>
            </w:tcBorders>
          </w:tcPr>
          <w:p w14:paraId="3E87017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</w:t>
            </w:r>
          </w:p>
        </w:tc>
        <w:tc>
          <w:tcPr>
            <w:tcW w:w="608" w:type="pct"/>
            <w:tcBorders>
              <w:bottom w:val="single" w:sz="4" w:space="0" w:color="auto"/>
            </w:tcBorders>
          </w:tcPr>
          <w:p w14:paraId="5C4FA99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2</w:t>
            </w:r>
          </w:p>
        </w:tc>
        <w:tc>
          <w:tcPr>
            <w:tcW w:w="608" w:type="pct"/>
            <w:tcBorders>
              <w:bottom w:val="single" w:sz="4" w:space="0" w:color="auto"/>
            </w:tcBorders>
          </w:tcPr>
          <w:p w14:paraId="772ACA24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3</w:t>
            </w:r>
          </w:p>
        </w:tc>
        <w:tc>
          <w:tcPr>
            <w:tcW w:w="608" w:type="pct"/>
            <w:tcBorders>
              <w:bottom w:val="single" w:sz="4" w:space="0" w:color="auto"/>
            </w:tcBorders>
          </w:tcPr>
          <w:p w14:paraId="3F99CCA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4</w:t>
            </w:r>
          </w:p>
        </w:tc>
        <w:tc>
          <w:tcPr>
            <w:tcW w:w="610" w:type="pct"/>
            <w:tcBorders>
              <w:bottom w:val="single" w:sz="4" w:space="0" w:color="auto"/>
            </w:tcBorders>
          </w:tcPr>
          <w:p w14:paraId="0A4DDD9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5</w:t>
            </w:r>
          </w:p>
        </w:tc>
        <w:tc>
          <w:tcPr>
            <w:tcW w:w="681" w:type="pct"/>
            <w:tcBorders>
              <w:bottom w:val="single" w:sz="4" w:space="0" w:color="auto"/>
            </w:tcBorders>
          </w:tcPr>
          <w:p w14:paraId="683AD467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6</w:t>
            </w:r>
          </w:p>
        </w:tc>
        <w:tc>
          <w:tcPr>
            <w:tcW w:w="787" w:type="pct"/>
            <w:tcBorders>
              <w:bottom w:val="single" w:sz="4" w:space="0" w:color="auto"/>
            </w:tcBorders>
          </w:tcPr>
          <w:p w14:paraId="33F3587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</w:p>
        </w:tc>
      </w:tr>
      <w:tr w:rsidR="00BF428D" w:rsidRPr="0004754B" w14:paraId="2309C7D5" w14:textId="77777777" w:rsidTr="003B3B99">
        <w:trPr>
          <w:cantSplit/>
          <w:trHeight w:val="331"/>
        </w:trPr>
        <w:tc>
          <w:tcPr>
            <w:tcW w:w="549" w:type="pct"/>
            <w:tcBorders>
              <w:top w:val="single" w:sz="4" w:space="0" w:color="auto"/>
            </w:tcBorders>
            <w:vAlign w:val="center"/>
          </w:tcPr>
          <w:p w14:paraId="4B65FB4B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</w:t>
            </w:r>
          </w:p>
        </w:tc>
        <w:tc>
          <w:tcPr>
            <w:tcW w:w="549" w:type="pct"/>
            <w:tcBorders>
              <w:top w:val="single" w:sz="4" w:space="0" w:color="auto"/>
            </w:tcBorders>
            <w:vAlign w:val="center"/>
          </w:tcPr>
          <w:p w14:paraId="22664C4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50.011</w:t>
            </w:r>
          </w:p>
        </w:tc>
        <w:tc>
          <w:tcPr>
            <w:tcW w:w="608" w:type="pct"/>
            <w:tcBorders>
              <w:top w:val="single" w:sz="4" w:space="0" w:color="auto"/>
            </w:tcBorders>
            <w:vAlign w:val="center"/>
          </w:tcPr>
          <w:p w14:paraId="498A20E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4.002</w:t>
            </w:r>
          </w:p>
        </w:tc>
        <w:tc>
          <w:tcPr>
            <w:tcW w:w="608" w:type="pct"/>
            <w:tcBorders>
              <w:top w:val="single" w:sz="4" w:space="0" w:color="auto"/>
            </w:tcBorders>
            <w:vAlign w:val="center"/>
          </w:tcPr>
          <w:p w14:paraId="531E2712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0.000</w:t>
            </w:r>
          </w:p>
        </w:tc>
        <w:tc>
          <w:tcPr>
            <w:tcW w:w="608" w:type="pct"/>
            <w:tcBorders>
              <w:top w:val="single" w:sz="4" w:space="0" w:color="auto"/>
            </w:tcBorders>
            <w:vAlign w:val="center"/>
          </w:tcPr>
          <w:p w14:paraId="46CDCAD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8.007</w:t>
            </w:r>
          </w:p>
        </w:tc>
        <w:tc>
          <w:tcPr>
            <w:tcW w:w="610" w:type="pct"/>
            <w:tcBorders>
              <w:top w:val="single" w:sz="4" w:space="0" w:color="auto"/>
            </w:tcBorders>
            <w:vAlign w:val="center"/>
          </w:tcPr>
          <w:p w14:paraId="5FEC344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4.011</w:t>
            </w:r>
          </w:p>
        </w:tc>
        <w:tc>
          <w:tcPr>
            <w:tcW w:w="681" w:type="pct"/>
            <w:tcBorders>
              <w:top w:val="single" w:sz="4" w:space="0" w:color="auto"/>
            </w:tcBorders>
            <w:vAlign w:val="center"/>
          </w:tcPr>
          <w:p w14:paraId="039EB09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32.000</w:t>
            </w:r>
          </w:p>
        </w:tc>
        <w:tc>
          <w:tcPr>
            <w:tcW w:w="787" w:type="pct"/>
            <w:tcBorders>
              <w:top w:val="single" w:sz="4" w:space="0" w:color="auto"/>
            </w:tcBorders>
            <w:vAlign w:val="center"/>
          </w:tcPr>
          <w:p w14:paraId="79EA0D3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94.957</w:t>
            </w:r>
          </w:p>
        </w:tc>
      </w:tr>
      <w:tr w:rsidR="00BF428D" w:rsidRPr="0004754B" w14:paraId="3FC3E7D6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4943E98E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2</w:t>
            </w:r>
          </w:p>
        </w:tc>
        <w:tc>
          <w:tcPr>
            <w:tcW w:w="549" w:type="pct"/>
            <w:vAlign w:val="center"/>
          </w:tcPr>
          <w:p w14:paraId="4D63C8B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0.005</w:t>
            </w:r>
          </w:p>
        </w:tc>
        <w:tc>
          <w:tcPr>
            <w:tcW w:w="608" w:type="pct"/>
            <w:vAlign w:val="center"/>
          </w:tcPr>
          <w:p w14:paraId="08193144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34.405</w:t>
            </w:r>
          </w:p>
        </w:tc>
        <w:tc>
          <w:tcPr>
            <w:tcW w:w="608" w:type="pct"/>
            <w:vAlign w:val="center"/>
          </w:tcPr>
          <w:p w14:paraId="4983A41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8.551</w:t>
            </w:r>
          </w:p>
        </w:tc>
        <w:tc>
          <w:tcPr>
            <w:tcW w:w="608" w:type="pct"/>
            <w:vAlign w:val="center"/>
          </w:tcPr>
          <w:p w14:paraId="5A39FA0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1.586</w:t>
            </w:r>
          </w:p>
        </w:tc>
        <w:tc>
          <w:tcPr>
            <w:tcW w:w="610" w:type="pct"/>
            <w:vAlign w:val="center"/>
          </w:tcPr>
          <w:p w14:paraId="7D393D1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381</w:t>
            </w:r>
          </w:p>
        </w:tc>
        <w:tc>
          <w:tcPr>
            <w:tcW w:w="681" w:type="pct"/>
            <w:vAlign w:val="center"/>
          </w:tcPr>
          <w:p w14:paraId="17EACE04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4.008</w:t>
            </w:r>
          </w:p>
        </w:tc>
        <w:tc>
          <w:tcPr>
            <w:tcW w:w="787" w:type="pct"/>
            <w:vAlign w:val="center"/>
          </w:tcPr>
          <w:p w14:paraId="25EE3DC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543.062</w:t>
            </w:r>
          </w:p>
        </w:tc>
      </w:tr>
      <w:tr w:rsidR="00BF428D" w:rsidRPr="0004754B" w14:paraId="27960F0A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59A1C499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3</w:t>
            </w:r>
          </w:p>
        </w:tc>
        <w:tc>
          <w:tcPr>
            <w:tcW w:w="549" w:type="pct"/>
            <w:vAlign w:val="center"/>
          </w:tcPr>
          <w:p w14:paraId="2E0002D7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34.980</w:t>
            </w:r>
          </w:p>
        </w:tc>
        <w:tc>
          <w:tcPr>
            <w:tcW w:w="608" w:type="pct"/>
            <w:vAlign w:val="center"/>
          </w:tcPr>
          <w:p w14:paraId="5179C31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1.621</w:t>
            </w:r>
          </w:p>
        </w:tc>
        <w:tc>
          <w:tcPr>
            <w:tcW w:w="608" w:type="pct"/>
            <w:vAlign w:val="center"/>
          </w:tcPr>
          <w:p w14:paraId="473EA3D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8.185</w:t>
            </w:r>
          </w:p>
        </w:tc>
        <w:tc>
          <w:tcPr>
            <w:tcW w:w="608" w:type="pct"/>
            <w:vAlign w:val="center"/>
          </w:tcPr>
          <w:p w14:paraId="492088C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3.907</w:t>
            </w:r>
          </w:p>
        </w:tc>
        <w:tc>
          <w:tcPr>
            <w:tcW w:w="610" w:type="pct"/>
            <w:vAlign w:val="center"/>
          </w:tcPr>
          <w:p w14:paraId="002C4F6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71</w:t>
            </w:r>
          </w:p>
        </w:tc>
        <w:tc>
          <w:tcPr>
            <w:tcW w:w="681" w:type="pct"/>
            <w:vAlign w:val="center"/>
          </w:tcPr>
          <w:p w14:paraId="3EEEE7B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6.009</w:t>
            </w:r>
          </w:p>
        </w:tc>
        <w:tc>
          <w:tcPr>
            <w:tcW w:w="787" w:type="pct"/>
            <w:vAlign w:val="center"/>
          </w:tcPr>
          <w:p w14:paraId="6E3CA51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629.945</w:t>
            </w:r>
          </w:p>
        </w:tc>
      </w:tr>
      <w:tr w:rsidR="00BF428D" w:rsidRPr="0004754B" w14:paraId="2EEEC709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42CBC893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4</w:t>
            </w:r>
          </w:p>
        </w:tc>
        <w:tc>
          <w:tcPr>
            <w:tcW w:w="549" w:type="pct"/>
            <w:vAlign w:val="center"/>
          </w:tcPr>
          <w:p w14:paraId="1EDA965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69.895</w:t>
            </w:r>
          </w:p>
        </w:tc>
        <w:tc>
          <w:tcPr>
            <w:tcW w:w="608" w:type="pct"/>
            <w:vAlign w:val="center"/>
          </w:tcPr>
          <w:p w14:paraId="42C6EA90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7.345</w:t>
            </w:r>
          </w:p>
        </w:tc>
        <w:tc>
          <w:tcPr>
            <w:tcW w:w="608" w:type="pct"/>
            <w:vAlign w:val="center"/>
          </w:tcPr>
          <w:p w14:paraId="6421776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0.432</w:t>
            </w:r>
          </w:p>
        </w:tc>
        <w:tc>
          <w:tcPr>
            <w:tcW w:w="608" w:type="pct"/>
            <w:vAlign w:val="center"/>
          </w:tcPr>
          <w:p w14:paraId="72EF2D4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876</w:t>
            </w:r>
          </w:p>
        </w:tc>
        <w:tc>
          <w:tcPr>
            <w:tcW w:w="610" w:type="pct"/>
            <w:vAlign w:val="center"/>
          </w:tcPr>
          <w:p w14:paraId="5CA985E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3.065</w:t>
            </w:r>
          </w:p>
        </w:tc>
        <w:tc>
          <w:tcPr>
            <w:tcW w:w="681" w:type="pct"/>
            <w:vAlign w:val="center"/>
          </w:tcPr>
          <w:p w14:paraId="6E824807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17122A5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761.234</w:t>
            </w:r>
          </w:p>
        </w:tc>
      </w:tr>
      <w:tr w:rsidR="00BF428D" w:rsidRPr="0004754B" w14:paraId="1AF95037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19567B0A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5</w:t>
            </w:r>
          </w:p>
        </w:tc>
        <w:tc>
          <w:tcPr>
            <w:tcW w:w="549" w:type="pct"/>
            <w:vAlign w:val="center"/>
          </w:tcPr>
          <w:p w14:paraId="25BAEF2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69.914</w:t>
            </w:r>
          </w:p>
        </w:tc>
        <w:tc>
          <w:tcPr>
            <w:tcW w:w="608" w:type="pct"/>
            <w:vAlign w:val="center"/>
          </w:tcPr>
          <w:p w14:paraId="0F75475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55.528</w:t>
            </w:r>
          </w:p>
        </w:tc>
        <w:tc>
          <w:tcPr>
            <w:tcW w:w="608" w:type="pct"/>
            <w:vAlign w:val="center"/>
          </w:tcPr>
          <w:p w14:paraId="213EB9D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1.053</w:t>
            </w:r>
          </w:p>
        </w:tc>
        <w:tc>
          <w:tcPr>
            <w:tcW w:w="608" w:type="pct"/>
            <w:vAlign w:val="center"/>
          </w:tcPr>
          <w:p w14:paraId="7E6C096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9.662</w:t>
            </w:r>
          </w:p>
        </w:tc>
        <w:tc>
          <w:tcPr>
            <w:tcW w:w="610" w:type="pct"/>
            <w:vAlign w:val="center"/>
          </w:tcPr>
          <w:p w14:paraId="11B28DC4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648</w:t>
            </w:r>
          </w:p>
        </w:tc>
        <w:tc>
          <w:tcPr>
            <w:tcW w:w="681" w:type="pct"/>
            <w:vAlign w:val="center"/>
          </w:tcPr>
          <w:p w14:paraId="09F552B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648</w:t>
            </w:r>
          </w:p>
        </w:tc>
        <w:tc>
          <w:tcPr>
            <w:tcW w:w="787" w:type="pct"/>
            <w:vAlign w:val="center"/>
          </w:tcPr>
          <w:p w14:paraId="237357B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828.217</w:t>
            </w:r>
          </w:p>
        </w:tc>
      </w:tr>
      <w:tr w:rsidR="00BF428D" w:rsidRPr="0004754B" w14:paraId="62CCE08F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6987190E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6</w:t>
            </w:r>
          </w:p>
        </w:tc>
        <w:tc>
          <w:tcPr>
            <w:tcW w:w="549" w:type="pct"/>
            <w:vAlign w:val="center"/>
          </w:tcPr>
          <w:p w14:paraId="7ED92E6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92.099</w:t>
            </w:r>
          </w:p>
        </w:tc>
        <w:tc>
          <w:tcPr>
            <w:tcW w:w="608" w:type="pct"/>
            <w:vAlign w:val="center"/>
          </w:tcPr>
          <w:p w14:paraId="6CD75E4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39.694</w:t>
            </w:r>
          </w:p>
        </w:tc>
        <w:tc>
          <w:tcPr>
            <w:tcW w:w="608" w:type="pct"/>
            <w:vAlign w:val="center"/>
          </w:tcPr>
          <w:p w14:paraId="1D495AC2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144</w:t>
            </w:r>
          </w:p>
        </w:tc>
        <w:tc>
          <w:tcPr>
            <w:tcW w:w="608" w:type="pct"/>
            <w:vAlign w:val="center"/>
          </w:tcPr>
          <w:p w14:paraId="222B9387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662</w:t>
            </w:r>
          </w:p>
        </w:tc>
        <w:tc>
          <w:tcPr>
            <w:tcW w:w="610" w:type="pct"/>
            <w:vAlign w:val="center"/>
          </w:tcPr>
          <w:p w14:paraId="7CC76DB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6</w:t>
            </w:r>
          </w:p>
        </w:tc>
        <w:tc>
          <w:tcPr>
            <w:tcW w:w="681" w:type="pct"/>
            <w:vAlign w:val="center"/>
          </w:tcPr>
          <w:p w14:paraId="09C9173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028C7E10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774.062</w:t>
            </w:r>
          </w:p>
        </w:tc>
      </w:tr>
      <w:tr w:rsidR="00BF428D" w:rsidRPr="0004754B" w14:paraId="7FCE3F5B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68CFC95B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7</w:t>
            </w:r>
          </w:p>
        </w:tc>
        <w:tc>
          <w:tcPr>
            <w:tcW w:w="549" w:type="pct"/>
            <w:vAlign w:val="center"/>
          </w:tcPr>
          <w:p w14:paraId="066C9F20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46.591</w:t>
            </w:r>
          </w:p>
        </w:tc>
        <w:tc>
          <w:tcPr>
            <w:tcW w:w="608" w:type="pct"/>
            <w:vAlign w:val="center"/>
          </w:tcPr>
          <w:p w14:paraId="102133C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50.795</w:t>
            </w:r>
          </w:p>
        </w:tc>
        <w:tc>
          <w:tcPr>
            <w:tcW w:w="608" w:type="pct"/>
            <w:vAlign w:val="center"/>
          </w:tcPr>
          <w:p w14:paraId="64CCA9D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9.726</w:t>
            </w:r>
          </w:p>
        </w:tc>
        <w:tc>
          <w:tcPr>
            <w:tcW w:w="608" w:type="pct"/>
            <w:vAlign w:val="center"/>
          </w:tcPr>
          <w:p w14:paraId="1A9BA42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291</w:t>
            </w:r>
          </w:p>
        </w:tc>
        <w:tc>
          <w:tcPr>
            <w:tcW w:w="610" w:type="pct"/>
            <w:vAlign w:val="center"/>
          </w:tcPr>
          <w:p w14:paraId="5FF5FF6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370</w:t>
            </w:r>
          </w:p>
        </w:tc>
        <w:tc>
          <w:tcPr>
            <w:tcW w:w="681" w:type="pct"/>
            <w:vAlign w:val="center"/>
          </w:tcPr>
          <w:p w14:paraId="7B530C7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3C1153F2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691.902</w:t>
            </w:r>
          </w:p>
        </w:tc>
      </w:tr>
      <w:tr w:rsidR="00BF428D" w:rsidRPr="0004754B" w14:paraId="76E1FCAE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26617B19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8</w:t>
            </w:r>
          </w:p>
        </w:tc>
        <w:tc>
          <w:tcPr>
            <w:tcW w:w="549" w:type="pct"/>
            <w:vAlign w:val="center"/>
          </w:tcPr>
          <w:p w14:paraId="04BC3D4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35.842</w:t>
            </w:r>
          </w:p>
        </w:tc>
        <w:tc>
          <w:tcPr>
            <w:tcW w:w="608" w:type="pct"/>
            <w:vAlign w:val="center"/>
          </w:tcPr>
          <w:p w14:paraId="4487CCC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34.795</w:t>
            </w:r>
          </w:p>
        </w:tc>
        <w:tc>
          <w:tcPr>
            <w:tcW w:w="608" w:type="pct"/>
            <w:vAlign w:val="center"/>
          </w:tcPr>
          <w:p w14:paraId="28C784B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6.087</w:t>
            </w:r>
          </w:p>
        </w:tc>
        <w:tc>
          <w:tcPr>
            <w:tcW w:w="608" w:type="pct"/>
            <w:vAlign w:val="center"/>
          </w:tcPr>
          <w:p w14:paraId="093A866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56</w:t>
            </w:r>
          </w:p>
        </w:tc>
        <w:tc>
          <w:tcPr>
            <w:tcW w:w="610" w:type="pct"/>
            <w:vAlign w:val="center"/>
          </w:tcPr>
          <w:p w14:paraId="254383F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28</w:t>
            </w:r>
          </w:p>
        </w:tc>
        <w:tc>
          <w:tcPr>
            <w:tcW w:w="681" w:type="pct"/>
            <w:vAlign w:val="center"/>
          </w:tcPr>
          <w:p w14:paraId="2A2ABDC7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5</w:t>
            </w:r>
          </w:p>
        </w:tc>
        <w:tc>
          <w:tcPr>
            <w:tcW w:w="787" w:type="pct"/>
            <w:vAlign w:val="center"/>
          </w:tcPr>
          <w:p w14:paraId="44BF385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578.326</w:t>
            </w:r>
          </w:p>
        </w:tc>
      </w:tr>
      <w:tr w:rsidR="00BF428D" w:rsidRPr="0004754B" w14:paraId="0526A65A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56A7A88E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9</w:t>
            </w:r>
          </w:p>
        </w:tc>
        <w:tc>
          <w:tcPr>
            <w:tcW w:w="549" w:type="pct"/>
            <w:vAlign w:val="center"/>
          </w:tcPr>
          <w:p w14:paraId="78FA277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2.681</w:t>
            </w:r>
          </w:p>
        </w:tc>
        <w:tc>
          <w:tcPr>
            <w:tcW w:w="608" w:type="pct"/>
            <w:vAlign w:val="center"/>
          </w:tcPr>
          <w:p w14:paraId="2FC94FA2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6.925</w:t>
            </w:r>
          </w:p>
        </w:tc>
        <w:tc>
          <w:tcPr>
            <w:tcW w:w="608" w:type="pct"/>
            <w:vAlign w:val="center"/>
          </w:tcPr>
          <w:p w14:paraId="5900CB4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083</w:t>
            </w:r>
          </w:p>
        </w:tc>
        <w:tc>
          <w:tcPr>
            <w:tcW w:w="608" w:type="pct"/>
            <w:vAlign w:val="center"/>
          </w:tcPr>
          <w:p w14:paraId="0E840D7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15</w:t>
            </w:r>
          </w:p>
        </w:tc>
        <w:tc>
          <w:tcPr>
            <w:tcW w:w="610" w:type="pct"/>
            <w:vAlign w:val="center"/>
          </w:tcPr>
          <w:p w14:paraId="7B051C17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81" w:type="pct"/>
            <w:vAlign w:val="center"/>
          </w:tcPr>
          <w:p w14:paraId="0E138F5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1F6F1FE0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516.952</w:t>
            </w:r>
          </w:p>
        </w:tc>
      </w:tr>
      <w:tr w:rsidR="00BF428D" w:rsidRPr="0004754B" w14:paraId="58EB0F7C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36C8733B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0</w:t>
            </w:r>
          </w:p>
        </w:tc>
        <w:tc>
          <w:tcPr>
            <w:tcW w:w="549" w:type="pct"/>
            <w:vAlign w:val="center"/>
          </w:tcPr>
          <w:p w14:paraId="42F9828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88.543</w:t>
            </w:r>
          </w:p>
        </w:tc>
        <w:tc>
          <w:tcPr>
            <w:tcW w:w="608" w:type="pct"/>
            <w:vAlign w:val="center"/>
          </w:tcPr>
          <w:p w14:paraId="7911B56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7.209</w:t>
            </w:r>
          </w:p>
        </w:tc>
        <w:tc>
          <w:tcPr>
            <w:tcW w:w="608" w:type="pct"/>
            <w:vAlign w:val="center"/>
          </w:tcPr>
          <w:p w14:paraId="376854D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679</w:t>
            </w:r>
          </w:p>
        </w:tc>
        <w:tc>
          <w:tcPr>
            <w:tcW w:w="608" w:type="pct"/>
            <w:vAlign w:val="center"/>
          </w:tcPr>
          <w:p w14:paraId="388C30B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30</w:t>
            </w:r>
          </w:p>
        </w:tc>
        <w:tc>
          <w:tcPr>
            <w:tcW w:w="610" w:type="pct"/>
            <w:vAlign w:val="center"/>
          </w:tcPr>
          <w:p w14:paraId="7536EB6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81" w:type="pct"/>
            <w:vAlign w:val="center"/>
          </w:tcPr>
          <w:p w14:paraId="56F183F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22</w:t>
            </w:r>
          </w:p>
        </w:tc>
        <w:tc>
          <w:tcPr>
            <w:tcW w:w="787" w:type="pct"/>
            <w:vAlign w:val="center"/>
          </w:tcPr>
          <w:p w14:paraId="0A617C52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18.484</w:t>
            </w:r>
          </w:p>
        </w:tc>
      </w:tr>
      <w:tr w:rsidR="00BF428D" w:rsidRPr="0004754B" w14:paraId="43918657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4CBDDCA4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1</w:t>
            </w:r>
          </w:p>
        </w:tc>
        <w:tc>
          <w:tcPr>
            <w:tcW w:w="549" w:type="pct"/>
            <w:vAlign w:val="center"/>
          </w:tcPr>
          <w:p w14:paraId="2AC65C3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80.666</w:t>
            </w:r>
          </w:p>
        </w:tc>
        <w:tc>
          <w:tcPr>
            <w:tcW w:w="608" w:type="pct"/>
            <w:vAlign w:val="center"/>
          </w:tcPr>
          <w:p w14:paraId="16CB8AC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3.334</w:t>
            </w:r>
          </w:p>
        </w:tc>
        <w:tc>
          <w:tcPr>
            <w:tcW w:w="608" w:type="pct"/>
            <w:vAlign w:val="center"/>
          </w:tcPr>
          <w:p w14:paraId="19970ED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6.068</w:t>
            </w:r>
          </w:p>
        </w:tc>
        <w:tc>
          <w:tcPr>
            <w:tcW w:w="608" w:type="pct"/>
            <w:vAlign w:val="center"/>
          </w:tcPr>
          <w:p w14:paraId="53212A3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10" w:type="pct"/>
            <w:vAlign w:val="center"/>
          </w:tcPr>
          <w:p w14:paraId="3A5C7CB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324</w:t>
            </w:r>
          </w:p>
        </w:tc>
        <w:tc>
          <w:tcPr>
            <w:tcW w:w="681" w:type="pct"/>
            <w:vAlign w:val="center"/>
          </w:tcPr>
          <w:p w14:paraId="0928FC9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046F796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382.575</w:t>
            </w:r>
          </w:p>
        </w:tc>
      </w:tr>
      <w:tr w:rsidR="00BF428D" w:rsidRPr="0004754B" w14:paraId="3FEE239E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40DB7F3D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2</w:t>
            </w:r>
          </w:p>
        </w:tc>
        <w:tc>
          <w:tcPr>
            <w:tcW w:w="549" w:type="pct"/>
            <w:vAlign w:val="center"/>
          </w:tcPr>
          <w:p w14:paraId="3FAD138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95.599</w:t>
            </w:r>
          </w:p>
        </w:tc>
        <w:tc>
          <w:tcPr>
            <w:tcW w:w="608" w:type="pct"/>
            <w:vAlign w:val="center"/>
          </w:tcPr>
          <w:p w14:paraId="6DD265F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0.074</w:t>
            </w:r>
          </w:p>
        </w:tc>
        <w:tc>
          <w:tcPr>
            <w:tcW w:w="608" w:type="pct"/>
            <w:vAlign w:val="center"/>
          </w:tcPr>
          <w:p w14:paraId="3B9E018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101</w:t>
            </w:r>
          </w:p>
        </w:tc>
        <w:tc>
          <w:tcPr>
            <w:tcW w:w="608" w:type="pct"/>
            <w:vAlign w:val="center"/>
          </w:tcPr>
          <w:p w14:paraId="37AE7C2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10" w:type="pct"/>
            <w:vAlign w:val="center"/>
          </w:tcPr>
          <w:p w14:paraId="3BDEB12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81" w:type="pct"/>
            <w:vAlign w:val="center"/>
          </w:tcPr>
          <w:p w14:paraId="693EE0B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2C4075A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19.941</w:t>
            </w:r>
          </w:p>
        </w:tc>
      </w:tr>
      <w:tr w:rsidR="00BF428D" w:rsidRPr="0004754B" w14:paraId="3B64ABB5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2DD934B9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3</w:t>
            </w:r>
          </w:p>
        </w:tc>
        <w:tc>
          <w:tcPr>
            <w:tcW w:w="549" w:type="pct"/>
            <w:vAlign w:val="center"/>
          </w:tcPr>
          <w:p w14:paraId="00C86C4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6.156</w:t>
            </w:r>
          </w:p>
        </w:tc>
        <w:tc>
          <w:tcPr>
            <w:tcW w:w="608" w:type="pct"/>
            <w:vAlign w:val="center"/>
          </w:tcPr>
          <w:p w14:paraId="23EDEBA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0.000</w:t>
            </w:r>
          </w:p>
        </w:tc>
        <w:tc>
          <w:tcPr>
            <w:tcW w:w="608" w:type="pct"/>
            <w:vAlign w:val="center"/>
          </w:tcPr>
          <w:p w14:paraId="7976510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000</w:t>
            </w:r>
          </w:p>
        </w:tc>
        <w:tc>
          <w:tcPr>
            <w:tcW w:w="608" w:type="pct"/>
            <w:vAlign w:val="center"/>
          </w:tcPr>
          <w:p w14:paraId="4B0FDD2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10" w:type="pct"/>
            <w:vAlign w:val="center"/>
          </w:tcPr>
          <w:p w14:paraId="3AA36A8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1</w:t>
            </w:r>
          </w:p>
        </w:tc>
        <w:tc>
          <w:tcPr>
            <w:tcW w:w="681" w:type="pct"/>
            <w:vAlign w:val="center"/>
          </w:tcPr>
          <w:p w14:paraId="2A3B46B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3F159E3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46.803</w:t>
            </w:r>
          </w:p>
        </w:tc>
      </w:tr>
      <w:tr w:rsidR="00BF428D" w:rsidRPr="0004754B" w14:paraId="6A94CE8C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201C09E9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4</w:t>
            </w:r>
          </w:p>
        </w:tc>
        <w:tc>
          <w:tcPr>
            <w:tcW w:w="549" w:type="pct"/>
            <w:vAlign w:val="center"/>
          </w:tcPr>
          <w:p w14:paraId="6EB4EA3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2.019</w:t>
            </w:r>
          </w:p>
        </w:tc>
        <w:tc>
          <w:tcPr>
            <w:tcW w:w="608" w:type="pct"/>
            <w:vAlign w:val="center"/>
          </w:tcPr>
          <w:p w14:paraId="2D8B01A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0.161</w:t>
            </w:r>
          </w:p>
        </w:tc>
        <w:tc>
          <w:tcPr>
            <w:tcW w:w="608" w:type="pct"/>
            <w:vAlign w:val="center"/>
          </w:tcPr>
          <w:p w14:paraId="48CB0EE7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013</w:t>
            </w:r>
          </w:p>
        </w:tc>
        <w:tc>
          <w:tcPr>
            <w:tcW w:w="608" w:type="pct"/>
            <w:vAlign w:val="center"/>
          </w:tcPr>
          <w:p w14:paraId="31078657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32</w:t>
            </w:r>
          </w:p>
        </w:tc>
        <w:tc>
          <w:tcPr>
            <w:tcW w:w="610" w:type="pct"/>
            <w:vAlign w:val="center"/>
          </w:tcPr>
          <w:p w14:paraId="08B989F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34</w:t>
            </w:r>
          </w:p>
        </w:tc>
        <w:tc>
          <w:tcPr>
            <w:tcW w:w="681" w:type="pct"/>
            <w:vAlign w:val="center"/>
          </w:tcPr>
          <w:p w14:paraId="50EE210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2</w:t>
            </w:r>
          </w:p>
        </w:tc>
        <w:tc>
          <w:tcPr>
            <w:tcW w:w="787" w:type="pct"/>
            <w:vAlign w:val="center"/>
          </w:tcPr>
          <w:p w14:paraId="5A758C50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88.066</w:t>
            </w:r>
          </w:p>
        </w:tc>
      </w:tr>
      <w:tr w:rsidR="00BF428D" w:rsidRPr="0004754B" w14:paraId="023DE31A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69C4C9DE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5</w:t>
            </w:r>
          </w:p>
        </w:tc>
        <w:tc>
          <w:tcPr>
            <w:tcW w:w="549" w:type="pct"/>
            <w:vAlign w:val="center"/>
          </w:tcPr>
          <w:p w14:paraId="3D8130E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46.610</w:t>
            </w:r>
          </w:p>
        </w:tc>
        <w:tc>
          <w:tcPr>
            <w:tcW w:w="608" w:type="pct"/>
            <w:vAlign w:val="center"/>
          </w:tcPr>
          <w:p w14:paraId="203DCCE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0.000</w:t>
            </w:r>
          </w:p>
        </w:tc>
        <w:tc>
          <w:tcPr>
            <w:tcW w:w="608" w:type="pct"/>
            <w:vAlign w:val="center"/>
          </w:tcPr>
          <w:p w14:paraId="7DEBBD72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003</w:t>
            </w:r>
          </w:p>
        </w:tc>
        <w:tc>
          <w:tcPr>
            <w:tcW w:w="608" w:type="pct"/>
            <w:vAlign w:val="center"/>
          </w:tcPr>
          <w:p w14:paraId="57CFA95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20</w:t>
            </w:r>
          </w:p>
        </w:tc>
        <w:tc>
          <w:tcPr>
            <w:tcW w:w="610" w:type="pct"/>
            <w:vAlign w:val="center"/>
          </w:tcPr>
          <w:p w14:paraId="54A029D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19</w:t>
            </w:r>
          </w:p>
        </w:tc>
        <w:tc>
          <w:tcPr>
            <w:tcW w:w="681" w:type="pct"/>
            <w:vAlign w:val="center"/>
          </w:tcPr>
          <w:p w14:paraId="1F7343D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1</w:t>
            </w:r>
          </w:p>
        </w:tc>
        <w:tc>
          <w:tcPr>
            <w:tcW w:w="787" w:type="pct"/>
            <w:vAlign w:val="center"/>
          </w:tcPr>
          <w:p w14:paraId="23FED4F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557.027</w:t>
            </w:r>
          </w:p>
        </w:tc>
      </w:tr>
      <w:tr w:rsidR="00BF428D" w:rsidRPr="0004754B" w14:paraId="5B08ADBD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1B3E1338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6</w:t>
            </w:r>
          </w:p>
        </w:tc>
        <w:tc>
          <w:tcPr>
            <w:tcW w:w="549" w:type="pct"/>
            <w:vAlign w:val="center"/>
          </w:tcPr>
          <w:p w14:paraId="37741CB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72.554</w:t>
            </w:r>
          </w:p>
        </w:tc>
        <w:tc>
          <w:tcPr>
            <w:tcW w:w="608" w:type="pct"/>
            <w:vAlign w:val="center"/>
          </w:tcPr>
          <w:p w14:paraId="7C7E935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0.000</w:t>
            </w:r>
          </w:p>
        </w:tc>
        <w:tc>
          <w:tcPr>
            <w:tcW w:w="608" w:type="pct"/>
            <w:vAlign w:val="center"/>
          </w:tcPr>
          <w:p w14:paraId="1EE82C6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011</w:t>
            </w:r>
          </w:p>
        </w:tc>
        <w:tc>
          <w:tcPr>
            <w:tcW w:w="608" w:type="pct"/>
            <w:vAlign w:val="center"/>
          </w:tcPr>
          <w:p w14:paraId="4BFD431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10" w:type="pct"/>
            <w:vAlign w:val="center"/>
          </w:tcPr>
          <w:p w14:paraId="4E04907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11</w:t>
            </w:r>
          </w:p>
        </w:tc>
        <w:tc>
          <w:tcPr>
            <w:tcW w:w="681" w:type="pct"/>
            <w:vAlign w:val="center"/>
          </w:tcPr>
          <w:p w14:paraId="20280D4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3B9194D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639.162</w:t>
            </w:r>
          </w:p>
        </w:tc>
      </w:tr>
      <w:tr w:rsidR="00BF428D" w:rsidRPr="0004754B" w14:paraId="34B0952D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76FE0220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7</w:t>
            </w:r>
          </w:p>
        </w:tc>
        <w:tc>
          <w:tcPr>
            <w:tcW w:w="549" w:type="pct"/>
            <w:vAlign w:val="center"/>
          </w:tcPr>
          <w:p w14:paraId="09A476F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82.029</w:t>
            </w:r>
          </w:p>
        </w:tc>
        <w:tc>
          <w:tcPr>
            <w:tcW w:w="608" w:type="pct"/>
            <w:vAlign w:val="center"/>
          </w:tcPr>
          <w:p w14:paraId="0575C15F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5.530</w:t>
            </w:r>
          </w:p>
        </w:tc>
        <w:tc>
          <w:tcPr>
            <w:tcW w:w="608" w:type="pct"/>
            <w:vAlign w:val="center"/>
          </w:tcPr>
          <w:p w14:paraId="11881DD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000</w:t>
            </w:r>
          </w:p>
        </w:tc>
        <w:tc>
          <w:tcPr>
            <w:tcW w:w="608" w:type="pct"/>
            <w:vAlign w:val="center"/>
          </w:tcPr>
          <w:p w14:paraId="2DEDDA7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20</w:t>
            </w:r>
          </w:p>
        </w:tc>
        <w:tc>
          <w:tcPr>
            <w:tcW w:w="610" w:type="pct"/>
            <w:vAlign w:val="center"/>
          </w:tcPr>
          <w:p w14:paraId="18E399E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9</w:t>
            </w:r>
          </w:p>
        </w:tc>
        <w:tc>
          <w:tcPr>
            <w:tcW w:w="681" w:type="pct"/>
            <w:vAlign w:val="center"/>
          </w:tcPr>
          <w:p w14:paraId="6E94A22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30</w:t>
            </w:r>
          </w:p>
        </w:tc>
        <w:tc>
          <w:tcPr>
            <w:tcW w:w="787" w:type="pct"/>
            <w:vAlign w:val="center"/>
          </w:tcPr>
          <w:p w14:paraId="571DFE4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696.963</w:t>
            </w:r>
          </w:p>
        </w:tc>
      </w:tr>
      <w:tr w:rsidR="00BF428D" w:rsidRPr="0004754B" w14:paraId="32CD942E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7557BFB4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8</w:t>
            </w:r>
          </w:p>
        </w:tc>
        <w:tc>
          <w:tcPr>
            <w:tcW w:w="549" w:type="pct"/>
            <w:vAlign w:val="center"/>
          </w:tcPr>
          <w:p w14:paraId="42624CD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2.434</w:t>
            </w:r>
          </w:p>
        </w:tc>
        <w:tc>
          <w:tcPr>
            <w:tcW w:w="608" w:type="pct"/>
            <w:vAlign w:val="center"/>
          </w:tcPr>
          <w:p w14:paraId="502B6020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1.423</w:t>
            </w:r>
          </w:p>
        </w:tc>
        <w:tc>
          <w:tcPr>
            <w:tcW w:w="608" w:type="pct"/>
            <w:vAlign w:val="center"/>
          </w:tcPr>
          <w:p w14:paraId="2B137B0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8.882</w:t>
            </w:r>
          </w:p>
        </w:tc>
        <w:tc>
          <w:tcPr>
            <w:tcW w:w="608" w:type="pct"/>
            <w:vAlign w:val="center"/>
          </w:tcPr>
          <w:p w14:paraId="256469E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3.131</w:t>
            </w:r>
          </w:p>
        </w:tc>
        <w:tc>
          <w:tcPr>
            <w:tcW w:w="610" w:type="pct"/>
            <w:vAlign w:val="center"/>
          </w:tcPr>
          <w:p w14:paraId="183EB382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251</w:t>
            </w:r>
          </w:p>
        </w:tc>
        <w:tc>
          <w:tcPr>
            <w:tcW w:w="681" w:type="pct"/>
            <w:vAlign w:val="center"/>
          </w:tcPr>
          <w:p w14:paraId="387942B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8</w:t>
            </w:r>
          </w:p>
        </w:tc>
        <w:tc>
          <w:tcPr>
            <w:tcW w:w="787" w:type="pct"/>
            <w:vAlign w:val="center"/>
          </w:tcPr>
          <w:p w14:paraId="1F023590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680.084</w:t>
            </w:r>
          </w:p>
        </w:tc>
      </w:tr>
      <w:tr w:rsidR="00BF428D" w:rsidRPr="0004754B" w14:paraId="42617792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13BA6B66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19</w:t>
            </w:r>
          </w:p>
        </w:tc>
        <w:tc>
          <w:tcPr>
            <w:tcW w:w="549" w:type="pct"/>
            <w:vAlign w:val="center"/>
          </w:tcPr>
          <w:p w14:paraId="71B6F4D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71.251</w:t>
            </w:r>
          </w:p>
        </w:tc>
        <w:tc>
          <w:tcPr>
            <w:tcW w:w="608" w:type="pct"/>
            <w:vAlign w:val="center"/>
          </w:tcPr>
          <w:p w14:paraId="12DC565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5.523</w:t>
            </w:r>
          </w:p>
        </w:tc>
        <w:tc>
          <w:tcPr>
            <w:tcW w:w="608" w:type="pct"/>
            <w:vAlign w:val="center"/>
          </w:tcPr>
          <w:p w14:paraId="29EA21B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193</w:t>
            </w:r>
          </w:p>
        </w:tc>
        <w:tc>
          <w:tcPr>
            <w:tcW w:w="608" w:type="pct"/>
            <w:vAlign w:val="center"/>
          </w:tcPr>
          <w:p w14:paraId="161BA9C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8</w:t>
            </w:r>
          </w:p>
        </w:tc>
        <w:tc>
          <w:tcPr>
            <w:tcW w:w="610" w:type="pct"/>
            <w:vAlign w:val="center"/>
          </w:tcPr>
          <w:p w14:paraId="3E4D9B7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37</w:t>
            </w:r>
          </w:p>
        </w:tc>
        <w:tc>
          <w:tcPr>
            <w:tcW w:w="681" w:type="pct"/>
            <w:vAlign w:val="center"/>
          </w:tcPr>
          <w:p w14:paraId="4251684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00</w:t>
            </w:r>
          </w:p>
        </w:tc>
        <w:tc>
          <w:tcPr>
            <w:tcW w:w="787" w:type="pct"/>
            <w:vAlign w:val="center"/>
          </w:tcPr>
          <w:p w14:paraId="481AACB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652.962</w:t>
            </w:r>
          </w:p>
        </w:tc>
      </w:tr>
      <w:tr w:rsidR="00BF428D" w:rsidRPr="0004754B" w14:paraId="02174BA5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3034FC9F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20</w:t>
            </w:r>
          </w:p>
        </w:tc>
        <w:tc>
          <w:tcPr>
            <w:tcW w:w="549" w:type="pct"/>
            <w:vAlign w:val="center"/>
          </w:tcPr>
          <w:p w14:paraId="7BCC3EC4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33.049</w:t>
            </w:r>
          </w:p>
        </w:tc>
        <w:tc>
          <w:tcPr>
            <w:tcW w:w="608" w:type="pct"/>
            <w:vAlign w:val="center"/>
          </w:tcPr>
          <w:p w14:paraId="6590F1B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1.523</w:t>
            </w:r>
          </w:p>
        </w:tc>
        <w:tc>
          <w:tcPr>
            <w:tcW w:w="608" w:type="pct"/>
            <w:vAlign w:val="center"/>
          </w:tcPr>
          <w:p w14:paraId="0495035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9.175</w:t>
            </w:r>
          </w:p>
        </w:tc>
        <w:tc>
          <w:tcPr>
            <w:tcW w:w="608" w:type="pct"/>
            <w:vAlign w:val="center"/>
          </w:tcPr>
          <w:p w14:paraId="63AD297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33</w:t>
            </w:r>
          </w:p>
        </w:tc>
        <w:tc>
          <w:tcPr>
            <w:tcW w:w="610" w:type="pct"/>
            <w:vAlign w:val="center"/>
          </w:tcPr>
          <w:p w14:paraId="051CC1C8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515</w:t>
            </w:r>
          </w:p>
        </w:tc>
        <w:tc>
          <w:tcPr>
            <w:tcW w:w="681" w:type="pct"/>
            <w:vAlign w:val="center"/>
          </w:tcPr>
          <w:p w14:paraId="3B42B95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432</w:t>
            </w:r>
          </w:p>
        </w:tc>
        <w:tc>
          <w:tcPr>
            <w:tcW w:w="787" w:type="pct"/>
            <w:vAlign w:val="center"/>
          </w:tcPr>
          <w:p w14:paraId="09CC6A5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623.372</w:t>
            </w:r>
          </w:p>
        </w:tc>
      </w:tr>
      <w:tr w:rsidR="00BF428D" w:rsidRPr="0004754B" w14:paraId="5408ABFA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52BD9E7B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21</w:t>
            </w:r>
          </w:p>
        </w:tc>
        <w:tc>
          <w:tcPr>
            <w:tcW w:w="549" w:type="pct"/>
            <w:vAlign w:val="center"/>
          </w:tcPr>
          <w:p w14:paraId="4F75AE9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36.610</w:t>
            </w:r>
          </w:p>
        </w:tc>
        <w:tc>
          <w:tcPr>
            <w:tcW w:w="608" w:type="pct"/>
            <w:vAlign w:val="center"/>
          </w:tcPr>
          <w:p w14:paraId="70B8133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5.523</w:t>
            </w:r>
          </w:p>
        </w:tc>
        <w:tc>
          <w:tcPr>
            <w:tcW w:w="608" w:type="pct"/>
            <w:vAlign w:val="center"/>
          </w:tcPr>
          <w:p w14:paraId="60C6644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044</w:t>
            </w:r>
          </w:p>
        </w:tc>
        <w:tc>
          <w:tcPr>
            <w:tcW w:w="608" w:type="pct"/>
            <w:vAlign w:val="center"/>
          </w:tcPr>
          <w:p w14:paraId="3601A0E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10" w:type="pct"/>
            <w:vAlign w:val="center"/>
          </w:tcPr>
          <w:p w14:paraId="7787999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53</w:t>
            </w:r>
          </w:p>
        </w:tc>
        <w:tc>
          <w:tcPr>
            <w:tcW w:w="681" w:type="pct"/>
            <w:vAlign w:val="center"/>
          </w:tcPr>
          <w:p w14:paraId="281BE224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69</w:t>
            </w:r>
          </w:p>
        </w:tc>
        <w:tc>
          <w:tcPr>
            <w:tcW w:w="787" w:type="pct"/>
            <w:vAlign w:val="center"/>
          </w:tcPr>
          <w:p w14:paraId="50BF400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550.330</w:t>
            </w:r>
          </w:p>
        </w:tc>
      </w:tr>
      <w:tr w:rsidR="00BF428D" w:rsidRPr="0004754B" w14:paraId="56DCA92A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6BBA88AF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22</w:t>
            </w:r>
          </w:p>
        </w:tc>
        <w:tc>
          <w:tcPr>
            <w:tcW w:w="549" w:type="pct"/>
            <w:vAlign w:val="center"/>
          </w:tcPr>
          <w:p w14:paraId="6E1A8CD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7.203</w:t>
            </w:r>
          </w:p>
        </w:tc>
        <w:tc>
          <w:tcPr>
            <w:tcW w:w="608" w:type="pct"/>
            <w:vAlign w:val="center"/>
          </w:tcPr>
          <w:p w14:paraId="0B9B250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30.067</w:t>
            </w:r>
          </w:p>
        </w:tc>
        <w:tc>
          <w:tcPr>
            <w:tcW w:w="608" w:type="pct"/>
            <w:vAlign w:val="center"/>
          </w:tcPr>
          <w:p w14:paraId="59E915B3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6.210</w:t>
            </w:r>
          </w:p>
        </w:tc>
        <w:tc>
          <w:tcPr>
            <w:tcW w:w="608" w:type="pct"/>
            <w:vAlign w:val="center"/>
          </w:tcPr>
          <w:p w14:paraId="5DF253C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10" w:type="pct"/>
            <w:vAlign w:val="center"/>
          </w:tcPr>
          <w:p w14:paraId="3485251B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10</w:t>
            </w:r>
          </w:p>
        </w:tc>
        <w:tc>
          <w:tcPr>
            <w:tcW w:w="681" w:type="pct"/>
            <w:vAlign w:val="center"/>
          </w:tcPr>
          <w:p w14:paraId="72ED438A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063</w:t>
            </w:r>
          </w:p>
        </w:tc>
        <w:tc>
          <w:tcPr>
            <w:tcW w:w="787" w:type="pct"/>
            <w:vAlign w:val="center"/>
          </w:tcPr>
          <w:p w14:paraId="1344F0F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83.275</w:t>
            </w:r>
          </w:p>
        </w:tc>
      </w:tr>
      <w:tr w:rsidR="00BF428D" w:rsidRPr="0004754B" w14:paraId="6293E960" w14:textId="77777777" w:rsidTr="003B3B99">
        <w:trPr>
          <w:cantSplit/>
          <w:trHeight w:val="331"/>
        </w:trPr>
        <w:tc>
          <w:tcPr>
            <w:tcW w:w="549" w:type="pct"/>
            <w:vAlign w:val="center"/>
          </w:tcPr>
          <w:p w14:paraId="6A529901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23</w:t>
            </w:r>
          </w:p>
        </w:tc>
        <w:tc>
          <w:tcPr>
            <w:tcW w:w="549" w:type="pct"/>
            <w:vAlign w:val="center"/>
          </w:tcPr>
          <w:p w14:paraId="7DC4B904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95.600</w:t>
            </w:r>
          </w:p>
        </w:tc>
        <w:tc>
          <w:tcPr>
            <w:tcW w:w="608" w:type="pct"/>
            <w:vAlign w:val="center"/>
          </w:tcPr>
          <w:p w14:paraId="7EFABFB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0.067</w:t>
            </w:r>
          </w:p>
        </w:tc>
        <w:tc>
          <w:tcPr>
            <w:tcW w:w="608" w:type="pct"/>
            <w:vAlign w:val="center"/>
          </w:tcPr>
          <w:p w14:paraId="749ACE70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290</w:t>
            </w:r>
          </w:p>
        </w:tc>
        <w:tc>
          <w:tcPr>
            <w:tcW w:w="608" w:type="pct"/>
            <w:vAlign w:val="center"/>
          </w:tcPr>
          <w:p w14:paraId="71EE869C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10" w:type="pct"/>
            <w:vAlign w:val="center"/>
          </w:tcPr>
          <w:p w14:paraId="66AF0C79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378</w:t>
            </w:r>
          </w:p>
        </w:tc>
        <w:tc>
          <w:tcPr>
            <w:tcW w:w="681" w:type="pct"/>
            <w:vAlign w:val="center"/>
          </w:tcPr>
          <w:p w14:paraId="647E7D42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395</w:t>
            </w:r>
          </w:p>
        </w:tc>
        <w:tc>
          <w:tcPr>
            <w:tcW w:w="787" w:type="pct"/>
            <w:vAlign w:val="center"/>
          </w:tcPr>
          <w:p w14:paraId="63983E1E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422.820</w:t>
            </w:r>
          </w:p>
        </w:tc>
      </w:tr>
      <w:tr w:rsidR="00BF428D" w:rsidRPr="0004754B" w14:paraId="355CBA78" w14:textId="77777777" w:rsidTr="003B3B99">
        <w:trPr>
          <w:cantSplit/>
          <w:trHeight w:val="331"/>
        </w:trPr>
        <w:tc>
          <w:tcPr>
            <w:tcW w:w="549" w:type="pct"/>
            <w:tcBorders>
              <w:bottom w:val="single" w:sz="4" w:space="0" w:color="auto"/>
            </w:tcBorders>
            <w:vAlign w:val="center"/>
          </w:tcPr>
          <w:p w14:paraId="5F6CF7F7" w14:textId="77777777" w:rsidR="00BF428D" w:rsidRPr="0004754B" w:rsidRDefault="00BF428D" w:rsidP="003B3B99">
            <w:pPr>
              <w:jc w:val="left"/>
              <w:rPr>
                <w:sz w:val="24"/>
                <w:lang w:val="en-GB"/>
              </w:rPr>
            </w:pPr>
            <w:r w:rsidRPr="0004754B">
              <w:rPr>
                <w:sz w:val="24"/>
                <w:lang w:val="en-GB"/>
              </w:rPr>
              <w:t>24</w:t>
            </w:r>
          </w:p>
        </w:tc>
        <w:tc>
          <w:tcPr>
            <w:tcW w:w="549" w:type="pct"/>
            <w:tcBorders>
              <w:bottom w:val="single" w:sz="4" w:space="0" w:color="auto"/>
            </w:tcBorders>
            <w:vAlign w:val="center"/>
          </w:tcPr>
          <w:p w14:paraId="7271B4B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62.627</w:t>
            </w:r>
          </w:p>
        </w:tc>
        <w:tc>
          <w:tcPr>
            <w:tcW w:w="608" w:type="pct"/>
            <w:tcBorders>
              <w:bottom w:val="single" w:sz="4" w:space="0" w:color="auto"/>
            </w:tcBorders>
            <w:vAlign w:val="center"/>
          </w:tcPr>
          <w:p w14:paraId="0F2FBA1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22.176</w:t>
            </w:r>
          </w:p>
        </w:tc>
        <w:tc>
          <w:tcPr>
            <w:tcW w:w="608" w:type="pct"/>
            <w:tcBorders>
              <w:bottom w:val="single" w:sz="4" w:space="0" w:color="auto"/>
            </w:tcBorders>
            <w:vAlign w:val="center"/>
          </w:tcPr>
          <w:p w14:paraId="3502A866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5.562</w:t>
            </w:r>
          </w:p>
        </w:tc>
        <w:tc>
          <w:tcPr>
            <w:tcW w:w="608" w:type="pct"/>
            <w:tcBorders>
              <w:bottom w:val="single" w:sz="4" w:space="0" w:color="auto"/>
            </w:tcBorders>
            <w:vAlign w:val="center"/>
          </w:tcPr>
          <w:p w14:paraId="420312B1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8</w:t>
            </w:r>
          </w:p>
        </w:tc>
        <w:tc>
          <w:tcPr>
            <w:tcW w:w="610" w:type="pct"/>
            <w:tcBorders>
              <w:bottom w:val="single" w:sz="4" w:space="0" w:color="auto"/>
            </w:tcBorders>
            <w:vAlign w:val="center"/>
          </w:tcPr>
          <w:p w14:paraId="0AF0EEA4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0.000</w:t>
            </w:r>
          </w:p>
        </w:tc>
        <w:tc>
          <w:tcPr>
            <w:tcW w:w="681" w:type="pct"/>
            <w:tcBorders>
              <w:bottom w:val="single" w:sz="4" w:space="0" w:color="auto"/>
            </w:tcBorders>
            <w:vAlign w:val="center"/>
          </w:tcPr>
          <w:p w14:paraId="57FFB0FD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12.140</w:t>
            </w:r>
          </w:p>
        </w:tc>
        <w:tc>
          <w:tcPr>
            <w:tcW w:w="787" w:type="pct"/>
            <w:tcBorders>
              <w:bottom w:val="single" w:sz="4" w:space="0" w:color="auto"/>
            </w:tcBorders>
            <w:vAlign w:val="center"/>
          </w:tcPr>
          <w:p w14:paraId="0735C895" w14:textId="77777777" w:rsidR="00BF428D" w:rsidRPr="0004754B" w:rsidRDefault="00BF428D" w:rsidP="003B3B99">
            <w:pPr>
              <w:jc w:val="center"/>
              <w:rPr>
                <w:sz w:val="24"/>
                <w:lang w:val="en-GB"/>
              </w:rPr>
            </w:pPr>
            <w:r w:rsidRPr="0004754B">
              <w:rPr>
                <w:color w:val="000000"/>
                <w:sz w:val="24"/>
                <w:lang w:val="en-GB"/>
              </w:rPr>
              <w:t>333.089</w:t>
            </w:r>
          </w:p>
        </w:tc>
      </w:tr>
    </w:tbl>
    <w:p w14:paraId="416A6C3A" w14:textId="77777777" w:rsidR="00BF428D" w:rsidRPr="0004754B" w:rsidRDefault="00BF428D" w:rsidP="00BF428D">
      <w:pPr>
        <w:widowControl/>
        <w:contextualSpacing/>
        <w:jc w:val="left"/>
        <w:rPr>
          <w:sz w:val="24"/>
          <w:lang w:val="en-GB"/>
        </w:rPr>
      </w:pPr>
    </w:p>
    <w:p w14:paraId="634795CE" w14:textId="77777777" w:rsidR="00F67B95" w:rsidRDefault="00F67B95" w:rsidP="007863AA">
      <w:pPr>
        <w:widowControl/>
        <w:contextualSpacing/>
        <w:jc w:val="left"/>
        <w:rPr>
          <w:b/>
          <w:sz w:val="24"/>
        </w:rPr>
      </w:pPr>
    </w:p>
    <w:p w14:paraId="3D4A9C05" w14:textId="77777777" w:rsidR="00432C63" w:rsidRDefault="00432C63" w:rsidP="007863AA">
      <w:pPr>
        <w:widowControl/>
        <w:contextualSpacing/>
        <w:jc w:val="left"/>
        <w:rPr>
          <w:b/>
          <w:sz w:val="24"/>
        </w:rPr>
        <w:sectPr w:rsidR="00432C63" w:rsidSect="00CC78B7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5A281A0" w14:textId="77777777" w:rsidR="00A43065" w:rsidRPr="00E457EB" w:rsidRDefault="00A43065" w:rsidP="00A43065">
      <w:pPr>
        <w:contextualSpacing/>
        <w:jc w:val="left"/>
        <w:rPr>
          <w:sz w:val="24"/>
        </w:rPr>
      </w:pPr>
      <w:r>
        <w:rPr>
          <w:b/>
          <w:sz w:val="24"/>
        </w:rPr>
        <w:lastRenderedPageBreak/>
        <w:t>Table S6A</w:t>
      </w:r>
      <w:r w:rsidRPr="00E457EB">
        <w:rPr>
          <w:b/>
          <w:sz w:val="24"/>
        </w:rPr>
        <w:t>.</w:t>
      </w:r>
      <w:r w:rsidRPr="00E457EB">
        <w:rPr>
          <w:sz w:val="24"/>
        </w:rPr>
        <w:t xml:space="preserve"> Hourly output power of generation units in the optimal 24-h DED without DSM under the abundant solar condition at</w:t>
      </w:r>
      <w:r>
        <w:rPr>
          <w:sz w:val="24"/>
        </w:rPr>
        <w:t xml:space="preserve"> 10% solar penetration of Load 1</w:t>
      </w:r>
      <w:r w:rsidRPr="00E457EB">
        <w:rPr>
          <w:sz w:val="24"/>
        </w:rPr>
        <w:t>.</w:t>
      </w:r>
    </w:p>
    <w:tbl>
      <w:tblPr>
        <w:tblW w:w="544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70"/>
        <w:gridCol w:w="996"/>
        <w:gridCol w:w="1199"/>
        <w:gridCol w:w="1199"/>
        <w:gridCol w:w="1036"/>
        <w:gridCol w:w="1199"/>
        <w:gridCol w:w="1045"/>
        <w:gridCol w:w="1278"/>
        <w:gridCol w:w="1123"/>
        <w:gridCol w:w="1042"/>
        <w:gridCol w:w="1045"/>
        <w:gridCol w:w="1111"/>
        <w:gridCol w:w="1116"/>
      </w:tblGrid>
      <w:tr w:rsidR="00A43065" w:rsidRPr="00E457EB" w14:paraId="239DD216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53C6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Time (h)</w:t>
            </w:r>
          </w:p>
        </w:tc>
        <w:tc>
          <w:tcPr>
            <w:tcW w:w="4274" w:type="pct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EC008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enerator power (MW)</w:t>
            </w:r>
          </w:p>
        </w:tc>
        <w:tc>
          <w:tcPr>
            <w:tcW w:w="38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DDBC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Cost ($/h)</w:t>
            </w:r>
          </w:p>
        </w:tc>
      </w:tr>
      <w:tr w:rsidR="00A43065" w:rsidRPr="00E457EB" w14:paraId="7CBDBD75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915767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D2FA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D5C3C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2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C3B0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5FEC2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4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F41F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5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6CA1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6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8E97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7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4ADC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8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EA15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9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36847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8597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Solar PV</w:t>
            </w:r>
          </w:p>
        </w:tc>
        <w:tc>
          <w:tcPr>
            <w:tcW w:w="38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0E757B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</w:tr>
      <w:tr w:rsidR="00A43065" w:rsidRPr="00E457EB" w14:paraId="32C14156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61A202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511C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2.172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9C94A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6.078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A39B69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7.128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1E415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0.150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ABD0D2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841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AD8E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5.797</w:t>
            </w:r>
          </w:p>
        </w:tc>
        <w:tc>
          <w:tcPr>
            <w:tcW w:w="4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31FA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6.592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A69A5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0.385</w:t>
            </w:r>
          </w:p>
        </w:tc>
        <w:tc>
          <w:tcPr>
            <w:tcW w:w="36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094CE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24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9D75D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2C05A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E2541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775.26</w:t>
            </w:r>
          </w:p>
        </w:tc>
      </w:tr>
      <w:tr w:rsidR="00A43065" w:rsidRPr="00E457EB" w14:paraId="387277FA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45C8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F850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42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EF6E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6.07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78BCB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C10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4.20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F66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50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76A96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0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D56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59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FFC2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8.69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7249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4A5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3D2D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CF7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965.86</w:t>
            </w:r>
          </w:p>
        </w:tc>
      </w:tr>
      <w:tr w:rsidR="00A43065" w:rsidRPr="00E457EB" w14:paraId="399EF08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7186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CCC7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62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D16A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3.34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6BA0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9.02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1A3C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4.62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43F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37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319B9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0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2B31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3.12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5B03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7.00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636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A24E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6C51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360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449.15</w:t>
            </w:r>
          </w:p>
        </w:tc>
      </w:tr>
      <w:tr w:rsidR="00A43065" w:rsidRPr="00E457EB" w14:paraId="02FB9DCE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F318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B0B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23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0FBF0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0.60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0845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4.99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2407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10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123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24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F642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78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DB9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65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A3BA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7.01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0D2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9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E47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CE7D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C53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733.85</w:t>
            </w:r>
          </w:p>
        </w:tc>
      </w:tr>
      <w:tr w:rsidR="00A43065" w:rsidRPr="00E457EB" w14:paraId="08ED2175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187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AE0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9.86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461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7.87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D99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4.95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A787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5.10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811A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13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6933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5.46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69D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6.18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0885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27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8F21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07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CB4E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4B32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3979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938.07</w:t>
            </w:r>
          </w:p>
        </w:tc>
      </w:tr>
      <w:tr w:rsidR="00A43065" w:rsidRPr="00E457EB" w14:paraId="18D7D91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9487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ECC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3.07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78385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5.14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154A7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7.97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D6F6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5.53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A823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00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3E8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1.02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4221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76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C328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2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A65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13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782CD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C3B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F79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652.91</w:t>
            </w:r>
          </w:p>
        </w:tc>
      </w:tr>
      <w:tr w:rsidR="00A43065" w:rsidRPr="00E457EB" w14:paraId="65439A25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137A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AFEC4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3.10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798D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4.05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7F23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1.41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0BDB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3.21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A98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7.19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E241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7.77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B6AC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407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AB7D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95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E50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.01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E390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8EFE7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3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3E5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174.16</w:t>
            </w:r>
          </w:p>
        </w:tc>
      </w:tr>
      <w:tr w:rsidR="00A43065" w:rsidRPr="00E457EB" w14:paraId="35C37C6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7D6A7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A15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9.82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0206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1.26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863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5.74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0C6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3.52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7F49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23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6F9D0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9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E7CA4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82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874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31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21A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5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F064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EBC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.718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C12C0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356.89</w:t>
            </w:r>
          </w:p>
        </w:tc>
      </w:tr>
      <w:tr w:rsidR="00A43065" w:rsidRPr="00E457EB" w14:paraId="068C0DAB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991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B15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3.02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82586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11.23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63D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7.32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CD95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3.2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5C016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1.96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DC7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99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8445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82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289B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0.313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9AB9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01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4ED6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A3EB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.865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96DC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872.59</w:t>
            </w:r>
          </w:p>
        </w:tc>
      </w:tr>
      <w:tr w:rsidR="00A43065" w:rsidRPr="00E457EB" w14:paraId="38693D08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5161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E2AD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6.27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DEE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18.49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4CC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8.55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FFE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3.62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22B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1.80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5E6C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5.44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3436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35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FC8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8.63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DC3C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02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BD8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887C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6.447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CEFD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3046.08</w:t>
            </w:r>
          </w:p>
        </w:tc>
      </w:tr>
      <w:tr w:rsidR="00A43065" w:rsidRPr="00E457EB" w14:paraId="3445155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72B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903E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2.89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7ADE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5.76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2844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4.99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306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4.03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B5620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1.67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EDF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0.89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E7D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2.88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21FB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94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7FD9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08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917C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E0DE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0.346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734E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542.84</w:t>
            </w:r>
          </w:p>
        </w:tc>
      </w:tr>
      <w:tr w:rsidR="00A43065" w:rsidRPr="00E457EB" w14:paraId="5698230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FEC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900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9.55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E717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3.15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8773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9.54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2B38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6.58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BF0D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2.76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29EA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32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6E3F6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9.59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83CD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7.003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6FB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16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D3ED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53ECA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7.151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9EA8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210.41</w:t>
            </w:r>
          </w:p>
        </w:tc>
      </w:tr>
      <w:tr w:rsidR="00A43065" w:rsidRPr="00E457EB" w14:paraId="2143A8A7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57E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2C5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6.15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C83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0.44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5E0D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9.54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4F7E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6.86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04D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2.76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B57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0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B186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9.63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45A8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1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18C8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.17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8628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8559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445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877F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424.05</w:t>
            </w:r>
          </w:p>
        </w:tc>
      </w:tr>
      <w:tr w:rsidR="00A43065" w:rsidRPr="00E457EB" w14:paraId="16EAC50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9C4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D33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6.30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84BC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7.70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F04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0.11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61179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86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D3718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2.63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7D2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00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0D1C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16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01DD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62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542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6204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20A7C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2.972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10CF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8900.71</w:t>
            </w:r>
          </w:p>
        </w:tc>
      </w:tr>
      <w:tr w:rsidR="00A43065" w:rsidRPr="00E457EB" w14:paraId="666BC39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9690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3E568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2.91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A40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7.70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BDA2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1.66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DF18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7.33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781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2.75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4E5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5.83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A828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3.22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95C9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3.67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A2995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3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0D8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CC33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0.826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2B08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342.97</w:t>
            </w:r>
          </w:p>
        </w:tc>
      </w:tr>
      <w:tr w:rsidR="00A43065" w:rsidRPr="00E457EB" w14:paraId="2D01F014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3ABAA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6F00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9.54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0438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7.72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74B4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2.41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0972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7.35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26B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2.75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124B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1.32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873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26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3FD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381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3D19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5F87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1.062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AB7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292.22</w:t>
            </w:r>
          </w:p>
        </w:tc>
      </w:tr>
      <w:tr w:rsidR="00A43065" w:rsidRPr="00E457EB" w14:paraId="4C3C2074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3E90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EFD9D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6.10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498D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4.97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96A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2.42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188C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4.66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0A5B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679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6.77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8704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.30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8CF0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B1AF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2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5F38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DD848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6.545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1DE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044.00</w:t>
            </w:r>
          </w:p>
        </w:tc>
      </w:tr>
      <w:tr w:rsidR="00A43065" w:rsidRPr="00E457EB" w14:paraId="52677B0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5E9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5E61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9.15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7AF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4.97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144C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4.55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C9AF8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5.03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F073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15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5700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81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861B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53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5A60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98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C951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02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001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32C2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962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F75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309.21</w:t>
            </w:r>
          </w:p>
        </w:tc>
      </w:tr>
      <w:tr w:rsidR="00A43065" w:rsidRPr="00E457EB" w14:paraId="43F45289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702B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13F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5.78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8B4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2.25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C99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7.42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14C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5.44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6A0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90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FBA7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6.81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0122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3.08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448C1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0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E9A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08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8ED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F5B8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.355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7C3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782.44</w:t>
            </w:r>
          </w:p>
        </w:tc>
      </w:tr>
      <w:tr w:rsidR="00A43065" w:rsidRPr="00E457EB" w14:paraId="438CAC7F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0F19C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5CB0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9.93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D84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9.89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2C656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3.37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3A733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4.94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3B0B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81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7E65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7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1218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2.95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3F2D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5.13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73DB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33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6FAA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AD7D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115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6767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930.50</w:t>
            </w:r>
          </w:p>
        </w:tc>
      </w:tr>
      <w:tr w:rsidR="00A43065" w:rsidRPr="00E457EB" w14:paraId="4BAE0DC7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24D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54E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6.55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74D6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9.90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5FE3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8.17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553C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5.37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BBF8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7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E72E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36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B0D3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49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6D6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14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1F0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37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EE9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39E1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503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353.92</w:t>
            </w:r>
          </w:p>
        </w:tc>
      </w:tr>
      <w:tr w:rsidR="00A43065" w:rsidRPr="00E457EB" w14:paraId="462D9E63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357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912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3.18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1B04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0.10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D90E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8.17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2D402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6.06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037F5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6.5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8547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36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0E283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9.49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2A64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18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D5A4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40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C62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7EDB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89A8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018.04</w:t>
            </w:r>
          </w:p>
        </w:tc>
      </w:tr>
      <w:tr w:rsidR="00A43065" w:rsidRPr="00E457EB" w14:paraId="1F32F8D4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22184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0A2D3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3.26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668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0.10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0EF5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6.03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9C1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6.09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200C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51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914E7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BD3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.507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7EA4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17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64B16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.40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70BB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A68D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E5D54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847.07</w:t>
            </w:r>
          </w:p>
        </w:tc>
      </w:tr>
      <w:tr w:rsidR="00A43065" w:rsidRPr="00E457EB" w14:paraId="61837B4E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80AB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03355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388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6046E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0.177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8C11B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2.892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9043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6.94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6C959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892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1B4AAA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994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B02F9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9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34CA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540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03B9D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10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096F9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0A95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1EB7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469.13</w:t>
            </w:r>
          </w:p>
        </w:tc>
      </w:tr>
    </w:tbl>
    <w:p w14:paraId="0C1E489D" w14:textId="77777777" w:rsidR="00A43065" w:rsidRPr="00E457EB" w:rsidRDefault="00A43065" w:rsidP="00A43065">
      <w:pPr>
        <w:spacing w:line="480" w:lineRule="auto"/>
        <w:contextualSpacing/>
        <w:jc w:val="left"/>
        <w:rPr>
          <w:sz w:val="24"/>
        </w:rPr>
      </w:pPr>
      <w:r w:rsidRPr="00E457EB">
        <w:rPr>
          <w:sz w:val="24"/>
        </w:rPr>
        <w:br w:type="page"/>
      </w:r>
    </w:p>
    <w:p w14:paraId="00D46A62" w14:textId="77777777" w:rsidR="00A43065" w:rsidRPr="00E457EB" w:rsidRDefault="00A43065" w:rsidP="00A43065">
      <w:pPr>
        <w:contextualSpacing/>
        <w:jc w:val="left"/>
        <w:rPr>
          <w:sz w:val="24"/>
        </w:rPr>
      </w:pPr>
      <w:r w:rsidRPr="00E457EB">
        <w:rPr>
          <w:b/>
          <w:sz w:val="24"/>
        </w:rPr>
        <w:lastRenderedPageBreak/>
        <w:t>Table S6B.</w:t>
      </w:r>
      <w:r w:rsidRPr="00E457EB">
        <w:rPr>
          <w:sz w:val="24"/>
        </w:rPr>
        <w:t xml:space="preserve"> Hourly output power of generation units in the optimal 24-h DED without DSM under the abundant solar condition at 10% solar penetration of Load 2.</w:t>
      </w:r>
    </w:p>
    <w:tbl>
      <w:tblPr>
        <w:tblW w:w="544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70"/>
        <w:gridCol w:w="996"/>
        <w:gridCol w:w="1199"/>
        <w:gridCol w:w="1199"/>
        <w:gridCol w:w="1036"/>
        <w:gridCol w:w="1199"/>
        <w:gridCol w:w="1045"/>
        <w:gridCol w:w="1278"/>
        <w:gridCol w:w="1123"/>
        <w:gridCol w:w="1042"/>
        <w:gridCol w:w="1045"/>
        <w:gridCol w:w="1111"/>
        <w:gridCol w:w="1116"/>
      </w:tblGrid>
      <w:tr w:rsidR="00A43065" w:rsidRPr="00E457EB" w14:paraId="54EE7279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001DFA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Time (h)</w:t>
            </w:r>
          </w:p>
        </w:tc>
        <w:tc>
          <w:tcPr>
            <w:tcW w:w="4274" w:type="pct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EF0B4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enerator power (MW)</w:t>
            </w:r>
          </w:p>
        </w:tc>
        <w:tc>
          <w:tcPr>
            <w:tcW w:w="38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8F70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Cost ($/h)</w:t>
            </w:r>
          </w:p>
        </w:tc>
      </w:tr>
      <w:tr w:rsidR="00A43065" w:rsidRPr="00E457EB" w14:paraId="76D20D0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AA809E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15267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722A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2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E4C12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D3AC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4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87935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5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2D707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6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404D9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7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EE45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8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E71B7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9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1627B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FE25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Solar PV</w:t>
            </w:r>
          </w:p>
        </w:tc>
        <w:tc>
          <w:tcPr>
            <w:tcW w:w="38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EE4B77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</w:tr>
      <w:tr w:rsidR="00A43065" w:rsidRPr="00E457EB" w14:paraId="02B33D17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34A24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7297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6.618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3B35A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7.264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85A6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1.487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561D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8.622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7C9794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879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73DA6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57</w:t>
            </w:r>
          </w:p>
        </w:tc>
        <w:tc>
          <w:tcPr>
            <w:tcW w:w="4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32D42A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6.539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A63D3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0.010</w:t>
            </w:r>
          </w:p>
        </w:tc>
        <w:tc>
          <w:tcPr>
            <w:tcW w:w="36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2C0F0A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.036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DC41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BD62B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681F57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3780.37</w:t>
            </w:r>
          </w:p>
        </w:tc>
      </w:tr>
      <w:tr w:rsidR="00A43065" w:rsidRPr="00E457EB" w14:paraId="513BB812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3B40D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328B3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56.72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470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7.34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2F10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6.15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8B080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8.63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BFAAF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90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DB4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09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04B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0.00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EA3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8.284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74D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11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285E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0C6C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5D8D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688.16</w:t>
            </w:r>
          </w:p>
        </w:tc>
      </w:tr>
      <w:tr w:rsidR="00A43065" w:rsidRPr="00E457EB" w14:paraId="1AD95D4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1164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5EE2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6.72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9D75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4.60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CDAB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2.14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4F551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8.92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0B0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78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F626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7.33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565E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99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320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58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47BAE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99F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CEE0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7EBB0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103.91</w:t>
            </w:r>
          </w:p>
        </w:tc>
      </w:tr>
      <w:tr w:rsidR="00A43065" w:rsidRPr="00E457EB" w14:paraId="2346F30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DC11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B62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3.32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EC17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4.64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215D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0.06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185B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32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3473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64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020B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7.33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73B9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96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2577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89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181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5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5E0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30A3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BAE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424.56</w:t>
            </w:r>
          </w:p>
        </w:tc>
      </w:tr>
      <w:tr w:rsidR="00A43065" w:rsidRPr="00E457EB" w14:paraId="58882EF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576B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7D5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6.57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917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4.64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2E0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1.84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EBC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9.72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2C2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37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91E4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45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A51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0.00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7867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3.21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3C8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05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A994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674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BB3A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342.97</w:t>
            </w:r>
          </w:p>
        </w:tc>
      </w:tr>
      <w:tr w:rsidR="00A43065" w:rsidRPr="00E457EB" w14:paraId="208E2DCE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7F7C8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D8E7A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6.57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3B32A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2.06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1313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1.84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E87E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1.39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5CA77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28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92891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6.91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1AB3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0.01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324C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3.22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B01F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00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463D9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679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BC48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366.80</w:t>
            </w:r>
          </w:p>
        </w:tc>
      </w:tr>
      <w:tr w:rsidR="00A43065" w:rsidRPr="00E457EB" w14:paraId="4D746EF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80005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AE96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7.92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899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7.25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375D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6.93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D01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1.02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36FEC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39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8EE7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7.02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0FA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29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17EE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1.6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FF2C5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2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471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E481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5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F86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114.59</w:t>
            </w:r>
          </w:p>
        </w:tc>
      </w:tr>
      <w:tr w:rsidR="00A43065" w:rsidRPr="00E457EB" w14:paraId="27CEC725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1BF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49B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7.92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0D7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4.53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E767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2.88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2D61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06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CC8F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29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96689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9.69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3695C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31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C22D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1.67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70A8F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0F85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1B0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.581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837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570.01</w:t>
            </w:r>
          </w:p>
        </w:tc>
      </w:tr>
      <w:tr w:rsidR="00A43065" w:rsidRPr="00E457EB" w14:paraId="20FEA79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A918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F00D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0863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1.82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A79D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2.91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2443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7.26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EE0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29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74FFF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1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BE8D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9.31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7058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26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03ACE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0D63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C69C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.188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1D67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5122.67</w:t>
            </w:r>
          </w:p>
        </w:tc>
      </w:tr>
      <w:tr w:rsidR="00A43065" w:rsidRPr="00E457EB" w14:paraId="585A6EC0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13E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6FEB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7A0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1.86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E84F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6.32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3C4FE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7.83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D2576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9.33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059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5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8BFE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5.85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86C42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58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1EFD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8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49E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96743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7.825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5C38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846.32</w:t>
            </w:r>
          </w:p>
        </w:tc>
      </w:tr>
      <w:tr w:rsidR="00A43065" w:rsidRPr="00E457EB" w14:paraId="284436C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7A6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A7B5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59E4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1.86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62E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4.46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6AE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8.00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E72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1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2F78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DE681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2.38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CB5E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88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ABC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5AD2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39300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.06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4B80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683.32</w:t>
            </w:r>
          </w:p>
        </w:tc>
      </w:tr>
      <w:tr w:rsidR="00A43065" w:rsidRPr="00E457EB" w14:paraId="5A74B70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5B15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1B3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2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8748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1.95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1A70D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519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7211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8.45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CA84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1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F6AA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4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2A71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8.95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63C60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1.91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119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2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3C0D4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D582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278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F6AD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029.68</w:t>
            </w:r>
          </w:p>
        </w:tc>
      </w:tr>
      <w:tr w:rsidR="00A43065" w:rsidRPr="00E457EB" w14:paraId="526C9E50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D7E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645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6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F877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C4D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69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2031D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8.97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5BFB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53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9379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9.03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72AE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95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D486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06B2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5A97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7E39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2.931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2211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979.53</w:t>
            </w:r>
          </w:p>
        </w:tc>
      </w:tr>
      <w:tr w:rsidR="00A43065" w:rsidRPr="00E457EB" w14:paraId="1CCE2C18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241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7D2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9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539F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AE1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2156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8.98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D7D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66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7F52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7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4B7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5.49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51E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2BD5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12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F5D5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1F5D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.979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5C89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902.33</w:t>
            </w:r>
          </w:p>
        </w:tc>
      </w:tr>
      <w:tr w:rsidR="00A43065" w:rsidRPr="00E457EB" w14:paraId="6B2A838B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E4E4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D4D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7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DDA7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6715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17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D82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4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0AEB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5B81A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893E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5.49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7117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184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6F7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15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E586D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2D34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3.532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0174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837.01</w:t>
            </w:r>
          </w:p>
        </w:tc>
      </w:tr>
      <w:tr w:rsidR="00A43065" w:rsidRPr="00E457EB" w14:paraId="16000612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5498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E2BEB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2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C85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CBB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C2F0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8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BC7C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AF9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6FB5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3E1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FE0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4A1E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5090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09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7CB5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331.91</w:t>
            </w:r>
          </w:p>
        </w:tc>
      </w:tr>
      <w:tr w:rsidR="00A43065" w:rsidRPr="00E457EB" w14:paraId="175FBD44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5AE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700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EDA0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908A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4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0EAA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1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83F2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C728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2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1411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BBA3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24CC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28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B39A1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AEF4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.152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AFE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837.20</w:t>
            </w:r>
          </w:p>
        </w:tc>
      </w:tr>
      <w:tr w:rsidR="00A43065" w:rsidRPr="00E457EB" w14:paraId="7A1CCF6E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EC9D1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253F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61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C0CC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3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458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36D7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BD8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29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A32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2A91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97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26FB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92D74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9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A4D3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50D8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.95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9BDA9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112.36</w:t>
            </w:r>
          </w:p>
        </w:tc>
      </w:tr>
      <w:tr w:rsidR="00A43065" w:rsidRPr="00E457EB" w14:paraId="5FAFD06A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E983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3179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55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C64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4.92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3C034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617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73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C7D4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78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3ED6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05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CA8F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53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15CA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3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B488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4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969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7748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.558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F2A8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641.24</w:t>
            </w:r>
          </w:p>
        </w:tc>
      </w:tr>
      <w:tr w:rsidR="00A43065" w:rsidRPr="00E457EB" w14:paraId="3ECBF3DA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DB5C1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6868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61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8B10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26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00B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3.32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A61D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40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3E1C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886D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44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D8C18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3.06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661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6846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03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791E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26184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558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E13D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035.41</w:t>
            </w:r>
          </w:p>
        </w:tc>
      </w:tr>
      <w:tr w:rsidR="00A43065" w:rsidRPr="00E457EB" w14:paraId="6C12AC92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56B6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9F8C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69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6DA8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53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8AB5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5.16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55F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0.77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39ED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4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4587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22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37A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9.62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A428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2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677A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10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A0A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B5E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C6DC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071.73</w:t>
            </w:r>
          </w:p>
        </w:tc>
      </w:tr>
      <w:tr w:rsidR="00A43065" w:rsidRPr="00E457EB" w14:paraId="061AC0E4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734B0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264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41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AB05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6.61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05C8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1.57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1AF1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1.09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B82D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3.04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387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2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9821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33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56EE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19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CD75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17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9DA6E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19C4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93D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555.18</w:t>
            </w:r>
          </w:p>
        </w:tc>
      </w:tr>
      <w:tr w:rsidR="00A43065" w:rsidRPr="00E457EB" w14:paraId="5D37598D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6698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07D1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6.66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10FE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6.61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B04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3.44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1332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1.50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453CD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91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C92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9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C464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2.86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8067D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C3B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23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1093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351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B09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548.99</w:t>
            </w:r>
          </w:p>
        </w:tc>
      </w:tr>
      <w:tr w:rsidR="00A43065" w:rsidRPr="00E457EB" w14:paraId="3375B3C9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F735B7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78833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3.30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3918D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6.609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79EA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7.99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31DB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1.93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C6F7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876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1141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7.628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0A326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9.407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3C52B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3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3EF4C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290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4141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6D13E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A0D77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022.80</w:t>
            </w:r>
          </w:p>
        </w:tc>
      </w:tr>
    </w:tbl>
    <w:p w14:paraId="457F0687" w14:textId="77777777" w:rsidR="00A43065" w:rsidRPr="00E457EB" w:rsidRDefault="00A43065" w:rsidP="00A43065">
      <w:pPr>
        <w:spacing w:line="480" w:lineRule="auto"/>
        <w:contextualSpacing/>
        <w:jc w:val="left"/>
        <w:rPr>
          <w:sz w:val="24"/>
        </w:rPr>
      </w:pPr>
      <w:r w:rsidRPr="00E457EB">
        <w:rPr>
          <w:sz w:val="24"/>
        </w:rPr>
        <w:br w:type="page"/>
      </w:r>
    </w:p>
    <w:p w14:paraId="352A4116" w14:textId="77777777" w:rsidR="00A43065" w:rsidRPr="00E457EB" w:rsidRDefault="00A43065" w:rsidP="00A43065">
      <w:pPr>
        <w:contextualSpacing/>
        <w:jc w:val="left"/>
        <w:rPr>
          <w:sz w:val="24"/>
        </w:rPr>
      </w:pPr>
      <w:r w:rsidRPr="00E457EB">
        <w:rPr>
          <w:b/>
          <w:sz w:val="24"/>
        </w:rPr>
        <w:lastRenderedPageBreak/>
        <w:t>Table S6C.</w:t>
      </w:r>
      <w:r w:rsidRPr="00E457EB">
        <w:rPr>
          <w:sz w:val="24"/>
        </w:rPr>
        <w:t xml:space="preserve"> Hourly output power of generation units in the optimal 24-h DED without DSM under the abundant solar condition at 10% solar penetration of Load 3. </w:t>
      </w:r>
    </w:p>
    <w:tbl>
      <w:tblPr>
        <w:tblW w:w="544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70"/>
        <w:gridCol w:w="996"/>
        <w:gridCol w:w="1199"/>
        <w:gridCol w:w="1199"/>
        <w:gridCol w:w="1036"/>
        <w:gridCol w:w="1199"/>
        <w:gridCol w:w="1045"/>
        <w:gridCol w:w="1278"/>
        <w:gridCol w:w="1123"/>
        <w:gridCol w:w="1042"/>
        <w:gridCol w:w="1045"/>
        <w:gridCol w:w="1111"/>
        <w:gridCol w:w="1116"/>
      </w:tblGrid>
      <w:tr w:rsidR="00A43065" w:rsidRPr="00E457EB" w14:paraId="66E9A659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0FACE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Time (h)</w:t>
            </w:r>
          </w:p>
        </w:tc>
        <w:tc>
          <w:tcPr>
            <w:tcW w:w="4275" w:type="pct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67FC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enerator power (MW)</w:t>
            </w:r>
          </w:p>
        </w:tc>
        <w:tc>
          <w:tcPr>
            <w:tcW w:w="38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5F95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Cost ($/h)</w:t>
            </w:r>
          </w:p>
        </w:tc>
      </w:tr>
      <w:tr w:rsidR="00A43065" w:rsidRPr="00E457EB" w14:paraId="3BC58B57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9F927A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C32C9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9331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2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E9F9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120D1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4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8CB39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5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D2CDA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6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2918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7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9238C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8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9881A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9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B3DF2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85D8E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Solar PV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DFE79F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</w:tr>
      <w:tr w:rsidR="00A43065" w:rsidRPr="00E457EB" w14:paraId="4EF72065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7F548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D9D9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122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76C12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1.970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16F21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2.555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35311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7.922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4C533F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872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66A8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3.517</w:t>
            </w:r>
          </w:p>
        </w:tc>
        <w:tc>
          <w:tcPr>
            <w:tcW w:w="4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960CB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8.221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5DC7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0.015</w:t>
            </w:r>
          </w:p>
        </w:tc>
        <w:tc>
          <w:tcPr>
            <w:tcW w:w="36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BEEFC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564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0286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F4A6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983A0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856.01</w:t>
            </w:r>
          </w:p>
        </w:tc>
      </w:tr>
      <w:tr w:rsidR="00A43065" w:rsidRPr="00E457EB" w14:paraId="6E04CC6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2943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CCD6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1F1D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93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8A3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6.99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CB9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7.97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8676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8A80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4.33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D2FC3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2.05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3BF5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6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097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25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74690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DFD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4F7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501.34</w:t>
            </w:r>
          </w:p>
        </w:tc>
      </w:tr>
      <w:tr w:rsidR="00A43065" w:rsidRPr="00E457EB" w14:paraId="314723F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21F03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970B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20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368E5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99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FFD3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8.94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0C1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1.90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8C69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885D5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9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71801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51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BAF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7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9E3D1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85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9B31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1EB5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D99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708.35</w:t>
            </w:r>
          </w:p>
        </w:tc>
      </w:tr>
      <w:tr w:rsidR="00A43065" w:rsidRPr="00E457EB" w14:paraId="0222C5E8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3A9E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6FFC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7.69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05E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6.91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567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6.0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20A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2.22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6A6B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92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5EEC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99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671D2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5.23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5D2D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3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701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22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4676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078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6E66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989.48</w:t>
            </w:r>
          </w:p>
        </w:tc>
      </w:tr>
      <w:tr w:rsidR="00A43065" w:rsidRPr="00E457EB" w14:paraId="42DE439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F14C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9BB77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91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9ECB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6.09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A34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4.75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E39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1.6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B962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C29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3.61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4FA2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55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E14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96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139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3.99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BBF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1816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1F0A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900.53</w:t>
            </w:r>
          </w:p>
        </w:tc>
      </w:tr>
      <w:tr w:rsidR="00A43065" w:rsidRPr="00E457EB" w14:paraId="008B8AE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2F62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A264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7.75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DAA7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5.05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6B71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2.93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0027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0.96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060A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77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DDDE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1.11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D266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28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6999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0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CF898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89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BDF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8DBD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703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298.87</w:t>
            </w:r>
          </w:p>
        </w:tc>
      </w:tr>
      <w:tr w:rsidR="00A43065" w:rsidRPr="00E457EB" w14:paraId="71AD875A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B94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EFBF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0.00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F59CD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2.43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8EE5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6.09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1019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8.87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EFD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9.09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C5D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7.45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2878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99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984D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694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CC6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35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71E6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7104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7E4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488.78</w:t>
            </w:r>
          </w:p>
        </w:tc>
      </w:tr>
      <w:tr w:rsidR="00A43065" w:rsidRPr="00E457EB" w14:paraId="6558FDBA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2E88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2D2B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6.98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BE5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60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DBF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3.52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5341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9.28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CA72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2.96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6727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7.45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2288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0.10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8BE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26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69B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.85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2BC9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9AA29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.81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D10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594.66</w:t>
            </w:r>
          </w:p>
        </w:tc>
      </w:tr>
      <w:tr w:rsidR="00A43065" w:rsidRPr="00E457EB" w14:paraId="328FEC99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0AB0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16500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4.74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8B23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2.73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914F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9.53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5F1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9.28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783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3.17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C30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3.66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89AC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0.10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5FB7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CC8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1.99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FCEF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2BA1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.02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8A85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884.36</w:t>
            </w:r>
          </w:p>
        </w:tc>
      </w:tr>
      <w:tr w:rsidR="00A43065" w:rsidRPr="00E457EB" w14:paraId="4CC96F82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48A3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843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4.74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6495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9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B5AB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53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84CA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9.64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60FE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3.17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A282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9.11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8230B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63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29A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83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7E39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.00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38FA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A7A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9.36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52AD2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951.35</w:t>
            </w:r>
          </w:p>
        </w:tc>
      </w:tr>
      <w:tr w:rsidR="00A43065" w:rsidRPr="00E457EB" w14:paraId="6084581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7ACD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F5D9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6.24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5883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1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77D8E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96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9333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83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BDC2D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2.97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E82BA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1.33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DFDAC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3.18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892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2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7472C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3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3E01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9654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8.49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ECC6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540.37</w:t>
            </w:r>
          </w:p>
        </w:tc>
      </w:tr>
      <w:tr w:rsidR="00A43065" w:rsidRPr="00E457EB" w14:paraId="0151066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337D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5EFAF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6.24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DA2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D476A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4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82B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84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F50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2.97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B61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1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E76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3.18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BD399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63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78A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214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7DFAC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8.92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AE0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273.60</w:t>
            </w:r>
          </w:p>
        </w:tc>
      </w:tr>
      <w:tr w:rsidR="00A43065" w:rsidRPr="00E457EB" w14:paraId="36861FEC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703F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3B6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52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116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40AB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41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6855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1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7868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A0839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1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437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9.46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20E4B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98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2DEA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6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55746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F804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63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96D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769.50</w:t>
            </w:r>
          </w:p>
        </w:tc>
      </w:tr>
      <w:tr w:rsidR="00A43065" w:rsidRPr="00E457EB" w14:paraId="018F817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83816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7BF4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55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2F5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14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CAFA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6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9144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C2B9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00BE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F10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5.98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7927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2.003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B25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2BDB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3EB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21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D2E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807.78</w:t>
            </w:r>
          </w:p>
        </w:tc>
      </w:tr>
      <w:tr w:rsidR="00A43065" w:rsidRPr="00E457EB" w14:paraId="7297F43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5790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01A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21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767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5.14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7BBC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3.12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CD5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975B2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90967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14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884D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2.57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3D9F8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6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E9D7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4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8BD5B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93A9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52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729B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936.36</w:t>
            </w:r>
          </w:p>
        </w:tc>
      </w:tr>
      <w:tr w:rsidR="00A43065" w:rsidRPr="00E457EB" w14:paraId="0B7611A9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81F9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E14B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9.82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CBF0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5.12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9BC5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4.18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A7F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3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909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91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ED18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7.14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A2DB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9.08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9C7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68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C3F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01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B6A0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3A78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6.30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3904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437.13</w:t>
            </w:r>
          </w:p>
        </w:tc>
      </w:tr>
      <w:tr w:rsidR="00A43065" w:rsidRPr="00E457EB" w14:paraId="23EE505C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0309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A4495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3.08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FB6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5.02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3AE1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3.43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B3C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03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8A87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71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3926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3.94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355E7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61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54F7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93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6AB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08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99EF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3DB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9.11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57D8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434.54</w:t>
            </w:r>
          </w:p>
        </w:tc>
      </w:tr>
      <w:tr w:rsidR="00A43065" w:rsidRPr="00E457EB" w14:paraId="531AB0E2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D8D8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A24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6.34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CB4A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5.02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F92D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5.86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B9B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48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6665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60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44ABF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9.97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851D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2.17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F9F7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243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514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13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B2F3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6F6D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8.82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D59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240.00</w:t>
            </w:r>
          </w:p>
        </w:tc>
      </w:tr>
      <w:tr w:rsidR="00A43065" w:rsidRPr="00E457EB" w14:paraId="09799413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0B55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A231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3.13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6060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6.08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63DF9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2.53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85F88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0.94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B33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71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0E9A8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0.232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A1C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8.35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BD2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8.77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ECDA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.57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44D7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C8EA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.35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A18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606.99</w:t>
            </w:r>
          </w:p>
        </w:tc>
      </w:tr>
      <w:tr w:rsidR="00A43065" w:rsidRPr="00E457EB" w14:paraId="29F77BF8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25F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7B91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8.68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22C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3.36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D9DA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2.53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587F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1.04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FD5A5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8.32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8030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C4DD0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87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035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8.78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529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1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76FB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6B9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513F5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898.01</w:t>
            </w:r>
          </w:p>
        </w:tc>
      </w:tr>
      <w:tr w:rsidR="00A43065" w:rsidRPr="00E457EB" w14:paraId="6A8813E6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5B95A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885F1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58.69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B3C2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0.52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30F2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4.51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69B8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E9EFD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8.19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335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C7F1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1.427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E3F9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7.10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24D7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27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39A7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989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49E9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741.98</w:t>
            </w:r>
          </w:p>
        </w:tc>
      </w:tr>
      <w:tr w:rsidR="00A43065" w:rsidRPr="00E457EB" w14:paraId="525D0FF3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052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0D1FE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8.71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CAF9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0.67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80E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2.59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C2F4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3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F87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27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91BE4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2.12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D0D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8.12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33B1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7.10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3E71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8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83E9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6C52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66B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917.75</w:t>
            </w:r>
          </w:p>
        </w:tc>
      </w:tr>
      <w:tr w:rsidR="00A43065" w:rsidRPr="00E457EB" w14:paraId="02627677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9C2B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0578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8.88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A967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8.01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4BCE9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1.149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246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03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3064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4A2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30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C27F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4.66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560F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55C0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07C4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AA0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A177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672.11</w:t>
            </w:r>
          </w:p>
        </w:tc>
      </w:tr>
      <w:tr w:rsidR="00A43065" w:rsidRPr="00E457EB" w14:paraId="2D38F969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6764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99E2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8F658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5.277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935E8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7.528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2F9E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48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DD21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14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6D22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7.907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D7284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4.668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D31DE5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2AF3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000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CCCED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28F22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DF151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782.88</w:t>
            </w:r>
          </w:p>
        </w:tc>
      </w:tr>
    </w:tbl>
    <w:p w14:paraId="7DC4F3C1" w14:textId="77777777" w:rsidR="00A43065" w:rsidRDefault="00A43065" w:rsidP="00A43065">
      <w:pPr>
        <w:spacing w:line="480" w:lineRule="auto"/>
        <w:contextualSpacing/>
        <w:jc w:val="left"/>
        <w:rPr>
          <w:sz w:val="24"/>
        </w:rPr>
      </w:pPr>
      <w:r w:rsidRPr="00E457EB">
        <w:rPr>
          <w:sz w:val="24"/>
        </w:rPr>
        <w:br w:type="page"/>
      </w:r>
    </w:p>
    <w:p w14:paraId="07C81F50" w14:textId="77777777" w:rsidR="00A43065" w:rsidRPr="00E457EB" w:rsidRDefault="00A43065" w:rsidP="00A43065">
      <w:pPr>
        <w:spacing w:line="480" w:lineRule="auto"/>
        <w:contextualSpacing/>
        <w:jc w:val="left"/>
        <w:rPr>
          <w:sz w:val="24"/>
        </w:rPr>
      </w:pPr>
    </w:p>
    <w:p w14:paraId="2365FEA1" w14:textId="77777777" w:rsidR="00A43065" w:rsidRPr="00DF7700" w:rsidRDefault="00A43065" w:rsidP="00A43065">
      <w:pPr>
        <w:contextualSpacing/>
        <w:jc w:val="left"/>
        <w:rPr>
          <w:b/>
          <w:sz w:val="24"/>
        </w:rPr>
      </w:pPr>
      <w:r w:rsidRPr="00E457EB">
        <w:rPr>
          <w:b/>
          <w:sz w:val="24"/>
        </w:rPr>
        <w:t>Table S7A.</w:t>
      </w:r>
      <w:r w:rsidRPr="00E457EB">
        <w:rPr>
          <w:sz w:val="24"/>
        </w:rPr>
        <w:t xml:space="preserve"> Hourly output power of generation units in the optimal 24-h DED without DSM under the abundant solar condition at 30% solar penetration of Load 1.</w:t>
      </w:r>
      <w:r>
        <w:rPr>
          <w:b/>
          <w:sz w:val="24"/>
        </w:rPr>
        <w:t xml:space="preserve"> </w:t>
      </w:r>
    </w:p>
    <w:tbl>
      <w:tblPr>
        <w:tblW w:w="544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70"/>
        <w:gridCol w:w="996"/>
        <w:gridCol w:w="1199"/>
        <w:gridCol w:w="1199"/>
        <w:gridCol w:w="1036"/>
        <w:gridCol w:w="1199"/>
        <w:gridCol w:w="1045"/>
        <w:gridCol w:w="1278"/>
        <w:gridCol w:w="1123"/>
        <w:gridCol w:w="1042"/>
        <w:gridCol w:w="1045"/>
        <w:gridCol w:w="1111"/>
        <w:gridCol w:w="1116"/>
      </w:tblGrid>
      <w:tr w:rsidR="00A43065" w:rsidRPr="00E457EB" w14:paraId="06C92AFA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AE633A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Time (h)</w:t>
            </w:r>
          </w:p>
        </w:tc>
        <w:tc>
          <w:tcPr>
            <w:tcW w:w="4275" w:type="pct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C58DE0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enerator power (MW)</w:t>
            </w:r>
          </w:p>
        </w:tc>
        <w:tc>
          <w:tcPr>
            <w:tcW w:w="38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84B2B4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Cost ($/h)</w:t>
            </w:r>
          </w:p>
        </w:tc>
      </w:tr>
      <w:tr w:rsidR="00A43065" w:rsidRPr="00E457EB" w14:paraId="6FFB839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8271EA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5907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B84B66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2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5718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46CF5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4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8BF18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5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BE7E9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6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0C7B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7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E24F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8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0CD8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9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DB1F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4E08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Solar PV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B6482B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</w:tr>
      <w:tr w:rsidR="00A43065" w:rsidRPr="00E457EB" w14:paraId="31DD3E49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F34B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AD41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4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FA6E8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9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2D564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35302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619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90474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0.000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0BD7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5.382</w:t>
            </w:r>
          </w:p>
        </w:tc>
        <w:tc>
          <w:tcPr>
            <w:tcW w:w="4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54F4A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6.538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DE1BD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0.022</w:t>
            </w:r>
          </w:p>
        </w:tc>
        <w:tc>
          <w:tcPr>
            <w:tcW w:w="36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83EB8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49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945978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DD2C8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A6FE6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004.58</w:t>
            </w:r>
          </w:p>
        </w:tc>
      </w:tr>
      <w:tr w:rsidR="00A43065" w:rsidRPr="00E457EB" w14:paraId="30BD132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B416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7C4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BD6F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4.98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304D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8.81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DAC0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1.14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CA4F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86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162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5.43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17A3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53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AB6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8.33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849E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01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74E4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1BD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9DF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322.86</w:t>
            </w:r>
          </w:p>
        </w:tc>
      </w:tr>
      <w:tr w:rsidR="00A43065" w:rsidRPr="00E457EB" w14:paraId="5011C28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945CB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B4BB8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63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A2F7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27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B95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5.24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FCB4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1.57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6B0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88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15D1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52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D95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3.25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2C136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644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F23FF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07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8C10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A023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4BC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630.57</w:t>
            </w:r>
          </w:p>
        </w:tc>
      </w:tr>
      <w:tr w:rsidR="00A43065" w:rsidRPr="00E457EB" w14:paraId="2C0C5D84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61C4D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CA0E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24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4CB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53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32AC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3.52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E48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1.98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C4C0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73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E45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7.972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16B0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77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3B98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65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B1E6B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13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C861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E1267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DF56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969.32</w:t>
            </w:r>
          </w:p>
        </w:tc>
      </w:tr>
      <w:tr w:rsidR="00A43065" w:rsidRPr="00E457EB" w14:paraId="6823352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C56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BE2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9.84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70C2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6.81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5B2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6.20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A571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2.38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AD0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59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93C0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3.38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A1D9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6.32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40D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0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6C0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.25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3376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23D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9A1BA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064.70</w:t>
            </w:r>
          </w:p>
        </w:tc>
      </w:tr>
      <w:tr w:rsidR="00A43065" w:rsidRPr="00E457EB" w14:paraId="11A22112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BAD31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0DC7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6.46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579E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6.81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614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8.399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56FE1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2.78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E597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32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9B5BB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1.48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1B20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85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CCDCF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61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45571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A7D5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691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B85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121.37</w:t>
            </w:r>
          </w:p>
        </w:tc>
      </w:tr>
      <w:tr w:rsidR="00A43065" w:rsidRPr="00E457EB" w14:paraId="39A012D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DB702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96B7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3.06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DA1E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4.08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81E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1.66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B9FA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3.22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D4C5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21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F64EA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7.60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34BE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387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480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93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4D4D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58B8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97857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3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E775D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173.20</w:t>
            </w:r>
          </w:p>
        </w:tc>
      </w:tr>
      <w:tr w:rsidR="00A43065" w:rsidRPr="00E457EB" w14:paraId="1F79ACC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FEBC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B45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6.2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36F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1.70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D0B4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8.92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56CD0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3.22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479C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94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FD6B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82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E645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94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BEFF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2.07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B19D7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2.07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2A3B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E7F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.14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9DAB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736.34</w:t>
            </w:r>
          </w:p>
        </w:tc>
      </w:tr>
      <w:tr w:rsidR="00A43065" w:rsidRPr="00E457EB" w14:paraId="715FB25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E6FF0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27F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9.43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377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8.97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F19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1.03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D8E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3.22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9A42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81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0B4E8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6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13DA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94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3725F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0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8E0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13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960C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451F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4.41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A8CA2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8486.62</w:t>
            </w:r>
          </w:p>
        </w:tc>
      </w:tr>
      <w:tr w:rsidR="00A43065" w:rsidRPr="00E457EB" w14:paraId="6D5AAEF8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AEAE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2C4F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6.08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EBD7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6.36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B28A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0.0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301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3.68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624A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72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8B3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7.782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421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497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2A41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624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AD01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07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84FC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A68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8.89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182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1553.35</w:t>
            </w:r>
          </w:p>
        </w:tc>
      </w:tr>
      <w:tr w:rsidR="00A43065" w:rsidRPr="00E457EB" w14:paraId="133F5E0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F746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802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2.68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95EA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53.63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2400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1.59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E5DC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69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91497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57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CBC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3.21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98DCB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3.03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57F3E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95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34D1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18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A0A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7E2E2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3.75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BE01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484.35</w:t>
            </w:r>
          </w:p>
        </w:tc>
      </w:tr>
      <w:tr w:rsidR="00A43065" w:rsidRPr="00E457EB" w14:paraId="007020FE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0828F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832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9.3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69C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3.63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0F72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1.59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5484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3809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43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9BF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8.66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70C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9.56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8A06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26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DCD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23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C46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CA09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4.85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8C5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3788.55</w:t>
            </w:r>
          </w:p>
        </w:tc>
      </w:tr>
      <w:tr w:rsidR="00A43065" w:rsidRPr="00E457EB" w14:paraId="132D31B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AE701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FD91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5.68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07EA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53.63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AAC0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1.59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617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3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45C6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27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2A36C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31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85770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6.107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4C4A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8.54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69047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.23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D6C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B1C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12.21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B26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868.01</w:t>
            </w:r>
          </w:p>
        </w:tc>
      </w:tr>
      <w:tr w:rsidR="00A43065" w:rsidRPr="00E457EB" w14:paraId="66CBFF62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D9E54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D58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2.24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943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3.86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E84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2.40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85A9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3.52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875F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27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71BC0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32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7C3A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99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2A508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8.54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F7FD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1.92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740A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91F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7.23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E555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751.55</w:t>
            </w:r>
          </w:p>
        </w:tc>
      </w:tr>
      <w:tr w:rsidR="00A43065" w:rsidRPr="00E457EB" w14:paraId="707E3E95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12F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4D17F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18.84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9C2C8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1.11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65F94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4.32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A2E9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AC1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14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50F4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4.772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D3AF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99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0D460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84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3AD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3.99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1A5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13936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8.96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B6D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519.29</w:t>
            </w:r>
          </w:p>
        </w:tc>
      </w:tr>
      <w:tr w:rsidR="00A43065" w:rsidRPr="00E457EB" w14:paraId="1D597250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3C0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08DA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8.89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285EC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8.31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8907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4.41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C25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04B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1.96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774A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0.12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293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54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684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6.84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6862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.21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4997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F95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6.51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6846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360.82</w:t>
            </w:r>
          </w:p>
        </w:tc>
      </w:tr>
      <w:tr w:rsidR="00A43065" w:rsidRPr="00E457EB" w14:paraId="24DFEB5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3167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02B8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8.96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77EF2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8.46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1DA5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69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D116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5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72C1D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00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8237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5.87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376E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3.29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46C2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1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518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8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5651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4A02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7.32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B13F8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293.32</w:t>
            </w:r>
          </w:p>
        </w:tc>
      </w:tr>
      <w:tr w:rsidR="00A43065" w:rsidRPr="00E457EB" w14:paraId="77ED35B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3A6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AEE1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2.77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FC85C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31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5F21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1.31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48C4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9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C5AA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1.55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D5C7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8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71AB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43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A3A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83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DAF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8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4A87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BFC23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1.09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B4B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1486.28</w:t>
            </w:r>
          </w:p>
        </w:tc>
      </w:tr>
      <w:tr w:rsidR="00A43065" w:rsidRPr="00E457EB" w14:paraId="1B43592A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328D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E5C7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05.90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0D799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2.12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EC9E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7.92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94B5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18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8AD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1.42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07AE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7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5E5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7.27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252A0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2.14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A9A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9.88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163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7E3A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3.80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4FB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593.89</w:t>
            </w:r>
          </w:p>
        </w:tc>
      </w:tr>
      <w:tr w:rsidR="00A43065" w:rsidRPr="00E457EB" w14:paraId="45D564F7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065D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0C5A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9.56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C310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2.11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71A6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7.85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075EC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07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CBC5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2.96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71C93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8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1CD8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9.86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5850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9.77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C91F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9.87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799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5143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.38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7620C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6991.6</w:t>
            </w:r>
          </w:p>
        </w:tc>
      </w:tr>
      <w:tr w:rsidR="00A43065" w:rsidRPr="00E457EB" w14:paraId="6EECDC5D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F215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DBB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6.24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9803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59477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7.91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6F5D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52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15A7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2.86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89D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92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1B8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0.06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F57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9.78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DE5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20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5C3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75859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3609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026.04</w:t>
            </w:r>
          </w:p>
        </w:tc>
      </w:tr>
      <w:tr w:rsidR="00A43065" w:rsidRPr="00E457EB" w14:paraId="0DCEA918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ECA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6C8F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6.24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C8DB3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0.0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E8F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4.04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2FF8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0.52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81FF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2.86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8AF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112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E78F3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59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6EA4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8.09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8437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20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1F8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A30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9E0FB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629.65</w:t>
            </w:r>
          </w:p>
        </w:tc>
      </w:tr>
      <w:tr w:rsidR="00A43065" w:rsidRPr="00E457EB" w14:paraId="026CBE7E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9B29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863A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6.24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A73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0.0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9CB56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4.67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E912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8AF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2.86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239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8.83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86D9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3.11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2DC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8.09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2075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23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FE0D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1119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8C88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5564.49</w:t>
            </w:r>
          </w:p>
        </w:tc>
      </w:tr>
      <w:tr w:rsidR="00A43065" w:rsidRPr="00E457EB" w14:paraId="2FFDBDB1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D4A0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20CEB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2.868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A827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7.267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FAFA8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674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6A859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7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936BF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2.868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A0A29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2.470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8B45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3.111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F0E2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07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3F0F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0403E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BA5473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AA8D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717.19</w:t>
            </w:r>
          </w:p>
        </w:tc>
      </w:tr>
    </w:tbl>
    <w:p w14:paraId="3462FCC7" w14:textId="77777777" w:rsidR="00A43065" w:rsidRPr="00886BE8" w:rsidRDefault="00A43065" w:rsidP="00A43065">
      <w:pPr>
        <w:contextualSpacing/>
        <w:jc w:val="left"/>
        <w:rPr>
          <w:sz w:val="24"/>
        </w:rPr>
      </w:pPr>
      <w:r w:rsidRPr="00E457EB">
        <w:rPr>
          <w:sz w:val="24"/>
        </w:rPr>
        <w:br w:type="page"/>
      </w:r>
      <w:r w:rsidRPr="00E457EB">
        <w:rPr>
          <w:b/>
          <w:sz w:val="24"/>
        </w:rPr>
        <w:lastRenderedPageBreak/>
        <w:t>Table S7B.</w:t>
      </w:r>
      <w:r w:rsidRPr="00E457EB">
        <w:rPr>
          <w:sz w:val="24"/>
        </w:rPr>
        <w:t xml:space="preserve"> Hourly output power of generation units in the optimal 24-h DED without DSM under the abundant solar condition at 30% solar penetration of Load 2.</w:t>
      </w:r>
    </w:p>
    <w:tbl>
      <w:tblPr>
        <w:tblW w:w="544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70"/>
        <w:gridCol w:w="996"/>
        <w:gridCol w:w="1199"/>
        <w:gridCol w:w="1199"/>
        <w:gridCol w:w="1036"/>
        <w:gridCol w:w="1199"/>
        <w:gridCol w:w="1045"/>
        <w:gridCol w:w="1278"/>
        <w:gridCol w:w="1123"/>
        <w:gridCol w:w="1042"/>
        <w:gridCol w:w="1045"/>
        <w:gridCol w:w="1111"/>
        <w:gridCol w:w="1116"/>
      </w:tblGrid>
      <w:tr w:rsidR="00A43065" w:rsidRPr="00E457EB" w14:paraId="0EB17135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8831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Time (h)</w:t>
            </w:r>
          </w:p>
        </w:tc>
        <w:tc>
          <w:tcPr>
            <w:tcW w:w="4275" w:type="pct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D00E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enerator power (MW)</w:t>
            </w:r>
          </w:p>
        </w:tc>
        <w:tc>
          <w:tcPr>
            <w:tcW w:w="38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BCD7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Cost ($/h)</w:t>
            </w:r>
          </w:p>
        </w:tc>
      </w:tr>
      <w:tr w:rsidR="00A43065" w:rsidRPr="00E457EB" w14:paraId="15E172C7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50BBC5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40534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C7950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2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ADC7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C860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4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36D8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5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1FE8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6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1BFA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7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639BF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8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622CB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9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5948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39C4E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Solar PV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434602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</w:tr>
      <w:tr w:rsidR="00A43065" w:rsidRPr="00E457EB" w14:paraId="08C582DB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FCEAA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C3B30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6.624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FB81EF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7.266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58984B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2.268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B5FC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0.414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BA01E8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872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BF32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9.360</w:t>
            </w:r>
          </w:p>
        </w:tc>
        <w:tc>
          <w:tcPr>
            <w:tcW w:w="4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9F0DC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6.534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45B74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8.311</w:t>
            </w:r>
          </w:p>
        </w:tc>
        <w:tc>
          <w:tcPr>
            <w:tcW w:w="36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955C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.000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0524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651EA9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FA284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171.71</w:t>
            </w:r>
          </w:p>
        </w:tc>
      </w:tr>
      <w:tr w:rsidR="00A43065" w:rsidRPr="00E457EB" w14:paraId="7A6BF2BC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9B18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D253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56.63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9BB9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7.26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F9A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2.27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1557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0.41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9CB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87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034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4.71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EC13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62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79A4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8.31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B63ED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69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61F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B86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A05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699.05</w:t>
            </w:r>
          </w:p>
        </w:tc>
      </w:tr>
      <w:tr w:rsidR="00A43065" w:rsidRPr="00E457EB" w14:paraId="6C07C0E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C21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CEA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7.7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0769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4.68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3B4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0.139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C5D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0.41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AE3A8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66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7FF0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3.37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CF429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3.177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9E0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65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5E22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74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16AE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EE20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1222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131.75</w:t>
            </w:r>
          </w:p>
        </w:tc>
      </w:tr>
      <w:tr w:rsidR="00A43065" w:rsidRPr="00E457EB" w14:paraId="3904F218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13B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6FD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8.11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B1C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1.87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6FFE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44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556B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41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8B6CD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53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B31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31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141F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71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94CE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973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0755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78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5FD3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0D42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6CAF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887.10</w:t>
            </w:r>
          </w:p>
        </w:tc>
      </w:tr>
      <w:tr w:rsidR="00A43065" w:rsidRPr="00E457EB" w14:paraId="1E08C539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85B7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88D8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7.91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B97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9.99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B0F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81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18C9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0.83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99DB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53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549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32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77E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6.24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852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3.27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38DA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84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DCA7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CCA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8B2B4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823.50</w:t>
            </w:r>
          </w:p>
        </w:tc>
      </w:tr>
      <w:tr w:rsidR="00A43065" w:rsidRPr="00E457EB" w14:paraId="343A128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82ED0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B1C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4.54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88C4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9.99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9B03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6.92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EA31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0.61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8A4C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53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D314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2.33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7990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76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C38B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3.27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839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.84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158E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0D89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6E3B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2054.99</w:t>
            </w:r>
          </w:p>
        </w:tc>
      </w:tr>
      <w:tr w:rsidR="00A43065" w:rsidRPr="00E457EB" w14:paraId="5FC7EC47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6CB3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E0F6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0.89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73001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7.25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792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6.92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3D2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0.61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1853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8.32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197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30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947D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2.77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5062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1.58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8D4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7CC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3767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2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717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496.03</w:t>
            </w:r>
          </w:p>
        </w:tc>
      </w:tr>
      <w:tr w:rsidR="00A43065" w:rsidRPr="00E457EB" w14:paraId="6DA4B41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C041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8C60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7.56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75A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7.25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DEFD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6.94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6D3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13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C27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8.34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C98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7.90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8DC5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85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CE914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94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8BB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B1F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3402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.99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1C9B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168.92</w:t>
            </w:r>
          </w:p>
        </w:tc>
      </w:tr>
      <w:tr w:rsidR="00A43065" w:rsidRPr="00E457EB" w14:paraId="4104D88E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9CE5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37D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4.2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EBFA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7.25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5BE88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95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347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FC5B2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8.22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2FBA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3.36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C3C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38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46C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9.94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9D14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173DB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8880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7.687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64A1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152.00</w:t>
            </w:r>
          </w:p>
        </w:tc>
      </w:tr>
      <w:tr w:rsidR="00A43065" w:rsidRPr="00E457EB" w14:paraId="147E0DAE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485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3BF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4.21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F64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4.5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E25BA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4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E2D89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16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9B877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8.14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A9016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3.40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79B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2.91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F5B6E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72E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25CA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A3E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3.47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0670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600.80</w:t>
            </w:r>
          </w:p>
        </w:tc>
      </w:tr>
      <w:tr w:rsidR="00A43065" w:rsidRPr="00E457EB" w14:paraId="0085FB51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F89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2440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9B01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4.52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453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4.57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970C9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25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BDE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8.14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3594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47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36D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9.44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F9783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953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66A7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.82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F3A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0006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8.86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C23C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953.92</w:t>
            </w:r>
          </w:p>
        </w:tc>
      </w:tr>
      <w:tr w:rsidR="00A43065" w:rsidRPr="00E457EB" w14:paraId="24499E2B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06FA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F948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B112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2CE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18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48709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1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51C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8.01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FDF2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7.93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FDFE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5.97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DCF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2C4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2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0553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345E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3.693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4DB5F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338.41</w:t>
            </w:r>
          </w:p>
        </w:tc>
      </w:tr>
      <w:tr w:rsidR="00A43065" w:rsidRPr="00E457EB" w14:paraId="3D1F87B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5934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F61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2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24E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4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DA1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8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DB75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12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F0C5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8.12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E89A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3.36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886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5.97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1C59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63B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9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2FAB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3381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.45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BC70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792.40</w:t>
            </w:r>
          </w:p>
        </w:tc>
      </w:tr>
      <w:tr w:rsidR="00A43065" w:rsidRPr="00E457EB" w14:paraId="179F614A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A5B9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C50EB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30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315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1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F86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6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EA905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9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F6FB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16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E3FE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3.36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5B0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6.12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22FB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BBCF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3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CA5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8FAE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.08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D825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603.05</w:t>
            </w:r>
          </w:p>
        </w:tc>
      </w:tr>
      <w:tr w:rsidR="00A43065" w:rsidRPr="00E457EB" w14:paraId="52D5F954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6401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C90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CEB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73F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E81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BEA3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433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51B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.27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06841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61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0541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A0C80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7DA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3.33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EF1A6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835.22</w:t>
            </w:r>
          </w:p>
        </w:tc>
      </w:tr>
      <w:tr w:rsidR="00A43065" w:rsidRPr="00E457EB" w14:paraId="73EBAD1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ADF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F32F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7460A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8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BFEF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1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151F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4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91B9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2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C4E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2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B8EA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54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1AD84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1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8E24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2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3CC11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C945C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.38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6F82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352.93</w:t>
            </w:r>
          </w:p>
        </w:tc>
      </w:tr>
      <w:tr w:rsidR="00A43065" w:rsidRPr="00E457EB" w14:paraId="4C1DFD6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5D18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7E5D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11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7341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51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2661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3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CEA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3C4D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5.83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802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105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.55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BC98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2FC31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9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B60C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BB66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.59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B2B6D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840.67</w:t>
            </w:r>
          </w:p>
        </w:tc>
      </w:tr>
      <w:tr w:rsidR="00A43065" w:rsidRPr="00E457EB" w14:paraId="0E0D785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F06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7EBF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53B1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2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1EF4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0488D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1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3C14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3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BB59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3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122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973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2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A5CE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05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C6C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02F3B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9.788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4C094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874.12</w:t>
            </w:r>
          </w:p>
        </w:tc>
      </w:tr>
      <w:tr w:rsidR="00A43065" w:rsidRPr="00E457EB" w14:paraId="287E487B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E38E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A08E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E5547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5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E680C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36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E6E51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94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EFE0A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3.03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92D3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6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8A80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37A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7.02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3505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13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465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78EF2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615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C1D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777.11</w:t>
            </w:r>
          </w:p>
        </w:tc>
      </w:tr>
      <w:tr w:rsidR="00A43065" w:rsidRPr="00E457EB" w14:paraId="4CFA0309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F61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F50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3E087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4.94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D8E4A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3.32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89F8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42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CD51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76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86F8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5.177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CC99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98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246B8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3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3D5B8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19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EE1D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5F79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.81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8A2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748.52</w:t>
            </w:r>
          </w:p>
        </w:tc>
      </w:tr>
      <w:tr w:rsidR="00A43065" w:rsidRPr="00E457EB" w14:paraId="4E1FFBF0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3607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77F4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62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CBAC4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23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CEA9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8.169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FC78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0.85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6030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64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FB30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11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330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53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37FC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643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A2A0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.19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8AE02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C6060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1BD1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217.85</w:t>
            </w:r>
          </w:p>
        </w:tc>
      </w:tr>
      <w:tr w:rsidR="00A43065" w:rsidRPr="00E457EB" w14:paraId="3B151FC0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1054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0415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33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CB1B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55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2AA20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6.011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5E91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8.68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1CD4D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37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D94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456E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3.06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7135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1.95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DE39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10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21DA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7A5A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A83F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8008.48</w:t>
            </w:r>
          </w:p>
        </w:tc>
      </w:tr>
      <w:tr w:rsidR="00A43065" w:rsidRPr="00E457EB" w14:paraId="4A40BEB4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FE91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4EA14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6.35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DEC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6.83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6E2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5.92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E03E1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16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BA5B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33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B268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34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100F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02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EF2F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32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56D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14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8A6A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EFDA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56FD5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027.27</w:t>
            </w:r>
          </w:p>
        </w:tc>
      </w:tr>
      <w:tr w:rsidR="00A43065" w:rsidRPr="00E457EB" w14:paraId="6D12926C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0E0D4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4B25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9.165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FD6FD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4.127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B975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1.567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D9135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9.408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C8735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217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FD65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1.464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2EFF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624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1D68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0.340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4CB57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199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DB2FA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C049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D17F6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794.98</w:t>
            </w:r>
          </w:p>
        </w:tc>
      </w:tr>
    </w:tbl>
    <w:p w14:paraId="7C8835E9" w14:textId="77777777" w:rsidR="00A43065" w:rsidRPr="00B26B29" w:rsidRDefault="00A43065" w:rsidP="00A43065">
      <w:pPr>
        <w:spacing w:line="480" w:lineRule="auto"/>
        <w:contextualSpacing/>
        <w:jc w:val="left"/>
        <w:rPr>
          <w:sz w:val="24"/>
        </w:rPr>
      </w:pPr>
      <w:r w:rsidRPr="00E457EB">
        <w:rPr>
          <w:sz w:val="24"/>
        </w:rPr>
        <w:br w:type="page"/>
      </w:r>
    </w:p>
    <w:p w14:paraId="10893571" w14:textId="77777777" w:rsidR="00A43065" w:rsidRPr="00B26B29" w:rsidRDefault="00A43065" w:rsidP="00A43065">
      <w:pPr>
        <w:jc w:val="left"/>
        <w:rPr>
          <w:sz w:val="24"/>
          <w:lang w:val="en-GB"/>
        </w:rPr>
      </w:pPr>
      <w:r w:rsidRPr="00E457EB">
        <w:rPr>
          <w:b/>
          <w:sz w:val="24"/>
        </w:rPr>
        <w:lastRenderedPageBreak/>
        <w:t>Table S7C.</w:t>
      </w:r>
      <w:r w:rsidRPr="00E457EB">
        <w:rPr>
          <w:sz w:val="24"/>
        </w:rPr>
        <w:t xml:space="preserve"> Hourly output power of generation units in the optimal 24-h DED without DSM under the abundant solar condition at 30% solar penetration of Load 3.</w:t>
      </w:r>
      <w:r>
        <w:rPr>
          <w:sz w:val="24"/>
          <w:lang w:val="en-GB"/>
        </w:rPr>
        <w:t xml:space="preserve"> </w:t>
      </w:r>
    </w:p>
    <w:tbl>
      <w:tblPr>
        <w:tblW w:w="544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70"/>
        <w:gridCol w:w="996"/>
        <w:gridCol w:w="1199"/>
        <w:gridCol w:w="1199"/>
        <w:gridCol w:w="1036"/>
        <w:gridCol w:w="1199"/>
        <w:gridCol w:w="1045"/>
        <w:gridCol w:w="1278"/>
        <w:gridCol w:w="1123"/>
        <w:gridCol w:w="1042"/>
        <w:gridCol w:w="1045"/>
        <w:gridCol w:w="1111"/>
        <w:gridCol w:w="1116"/>
      </w:tblGrid>
      <w:tr w:rsidR="00A43065" w:rsidRPr="00E457EB" w14:paraId="644D694A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AD3E50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Time (h)</w:t>
            </w:r>
          </w:p>
        </w:tc>
        <w:tc>
          <w:tcPr>
            <w:tcW w:w="4275" w:type="pct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06012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enerator power (MW)</w:t>
            </w:r>
          </w:p>
        </w:tc>
        <w:tc>
          <w:tcPr>
            <w:tcW w:w="38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6622A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Cost ($/h)</w:t>
            </w:r>
          </w:p>
        </w:tc>
      </w:tr>
      <w:tr w:rsidR="00A43065" w:rsidRPr="00E457EB" w14:paraId="64CDA59C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8CD344C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5BF71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23F38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2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4202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77B8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4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E58F1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5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AFB65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6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F2A53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7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B8C3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8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28AA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9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10891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G1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6825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Solar PV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7099EA" w14:textId="77777777" w:rsidR="00A43065" w:rsidRPr="00E457EB" w:rsidRDefault="00A43065" w:rsidP="00A43065">
            <w:pPr>
              <w:jc w:val="left"/>
              <w:rPr>
                <w:sz w:val="24"/>
              </w:rPr>
            </w:pPr>
          </w:p>
        </w:tc>
      </w:tr>
      <w:tr w:rsidR="00A43065" w:rsidRPr="00E457EB" w14:paraId="1CE26F3B" w14:textId="77777777" w:rsidTr="00A43065">
        <w:trPr>
          <w:cantSplit/>
          <w:trHeight w:val="125"/>
        </w:trPr>
        <w:tc>
          <w:tcPr>
            <w:tcW w:w="33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057386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1B7C0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7192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270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1E501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1.635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7F41C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6.975</w:t>
            </w:r>
          </w:p>
        </w:tc>
        <w:tc>
          <w:tcPr>
            <w:tcW w:w="41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B08CF1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872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FD22C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4.517</w:t>
            </w:r>
          </w:p>
        </w:tc>
        <w:tc>
          <w:tcPr>
            <w:tcW w:w="4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2D324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6.527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EF520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0.000</w:t>
            </w:r>
          </w:p>
        </w:tc>
        <w:tc>
          <w:tcPr>
            <w:tcW w:w="36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92A5D7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4F60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5337ED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3966D0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846.48</w:t>
            </w:r>
          </w:p>
        </w:tc>
      </w:tr>
      <w:tr w:rsidR="00A43065" w:rsidRPr="00E457EB" w14:paraId="2B11D59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1E6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CF6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6219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53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2AF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7.29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172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97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8C73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75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015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4.538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DEF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3.05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C55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CE6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6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6BB4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C0B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2819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455.57</w:t>
            </w:r>
          </w:p>
        </w:tc>
      </w:tr>
      <w:tr w:rsidR="00A43065" w:rsidRPr="00E457EB" w14:paraId="7AB57AB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CF9D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9BF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10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42221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59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20C7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8.84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427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50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12C7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67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4AA8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67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DCA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9.63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C83D4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3A62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0.05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6B27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F80B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A2B8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608.34</w:t>
            </w:r>
          </w:p>
        </w:tc>
      </w:tr>
      <w:tr w:rsidR="00A43065" w:rsidRPr="00E457EB" w14:paraId="4D74C24A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29F8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1F6D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69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AAC92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21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3DD8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5.9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616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1.25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D33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48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ED0C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7.23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B41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6.13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1072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18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6B99B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12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F5C1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19DB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B52D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019.48</w:t>
            </w:r>
          </w:p>
        </w:tc>
      </w:tr>
      <w:tr w:rsidR="00A43065" w:rsidRPr="00E457EB" w14:paraId="1A200FB3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4E6A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611A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21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4315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5.19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A021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3.73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AE3A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1.6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BBB7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33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026C4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709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119F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13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EE73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7.18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8D67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17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8508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D5EE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AE1A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869.02</w:t>
            </w:r>
          </w:p>
        </w:tc>
      </w:tr>
      <w:tr w:rsidR="00A43065" w:rsidRPr="00E457EB" w14:paraId="38E511F8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710C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C935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6.75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C542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5.15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5522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73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E8BC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1.56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F4F55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36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4A5E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1.81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C871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2.73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6B1A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694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B28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6.30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E34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46EFA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536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300.07</w:t>
            </w:r>
          </w:p>
        </w:tc>
      </w:tr>
      <w:tr w:rsidR="00A43065" w:rsidRPr="00E457EB" w14:paraId="1ADE0778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F16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F9F5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50.00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A1E37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5.15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031E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26.76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A77DC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9.31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9115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22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B89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7.26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E98DB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26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EDB6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99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90D85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35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8DE7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C73E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1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6F62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469.07</w:t>
            </w:r>
          </w:p>
        </w:tc>
      </w:tr>
      <w:tr w:rsidR="00A43065" w:rsidRPr="00E457EB" w14:paraId="61A6C30C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13D3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650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6.66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F5CE6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5.19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C96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6.86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254AE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0.35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6E9B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44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31DA7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4.55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7DD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5.94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F2D4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4.13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17EB8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.41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2AC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AAF2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.61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EE07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370.69</w:t>
            </w:r>
          </w:p>
        </w:tc>
      </w:tr>
      <w:tr w:rsidR="00A43065" w:rsidRPr="00E457EB" w14:paraId="005E624F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95809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7239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6.67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01D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5.19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B9E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9.02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E4E5F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0.35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56140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31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4A792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4.552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7952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461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0EE6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86AFF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9B30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F610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99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09E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291.17</w:t>
            </w:r>
          </w:p>
        </w:tc>
      </w:tr>
      <w:tr w:rsidR="00A43065" w:rsidRPr="00E457EB" w14:paraId="291621D7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EE2C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22362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2.96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57D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55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3B85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9.126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7761E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35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49C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32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27F8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13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55C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8.95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510A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2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C2EF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7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23C8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77EFF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822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E8F8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4371.08</w:t>
            </w:r>
          </w:p>
        </w:tc>
      </w:tr>
      <w:tr w:rsidR="00A43065" w:rsidRPr="00E457EB" w14:paraId="3115B18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1CF4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E19E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2.99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C3DE0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296DB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1.49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3B22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66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6F28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2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83669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434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0342C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9.443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25FEF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24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45EA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1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FA9E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59AC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1.846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E621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783.69</w:t>
            </w:r>
          </w:p>
        </w:tc>
      </w:tr>
      <w:tr w:rsidR="00A43065" w:rsidRPr="00E457EB" w14:paraId="19440BB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482FC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CE34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3.00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8888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81D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1.50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B545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FB2D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C0F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1E0D6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9.95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47CD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9.51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4F5F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6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3D5D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5DDC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1.88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9606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400.92</w:t>
            </w:r>
          </w:p>
        </w:tc>
      </w:tr>
      <w:tr w:rsidR="00A43065" w:rsidRPr="00E457EB" w14:paraId="31D66B66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30D9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ADB2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02A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8143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1.50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BA5F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25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AF2D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22CA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625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0BA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6.48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2F6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11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AE07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2E8E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9D1F4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5.19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C51C2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387.00</w:t>
            </w:r>
          </w:p>
        </w:tc>
      </w:tr>
      <w:tr w:rsidR="00A43065" w:rsidRPr="00E457EB" w14:paraId="5B083502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2F0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2BDE2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59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5504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1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4DDA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0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7215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0.00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15B9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0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9A3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00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0F04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6.57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E009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7.000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ABC2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065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3CB9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9.40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5B6F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601.17</w:t>
            </w:r>
          </w:p>
        </w:tc>
      </w:tr>
      <w:tr w:rsidR="00A43065" w:rsidRPr="00E457EB" w14:paraId="33D8C02C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6786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6BA3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2.42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3FC1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32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2C07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00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77D1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9.53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2720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84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AD82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0.34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1367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8.429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63372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60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6B57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5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ABA2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8D36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1.58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80E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301.44</w:t>
            </w:r>
          </w:p>
        </w:tc>
      </w:tr>
      <w:tr w:rsidR="00A43065" w:rsidRPr="00E457EB" w14:paraId="2561164A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114F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E8F1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57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E532A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5.32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46EA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4.12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5FBE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0.29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D6A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869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65A6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13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6515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64.938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CA8A0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9.59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E4D8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1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191E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744E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8.369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B20A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6265.58</w:t>
            </w:r>
          </w:p>
        </w:tc>
      </w:tr>
      <w:tr w:rsidR="00A43065" w:rsidRPr="00E457EB" w14:paraId="47E015C8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0EA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4C48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3.27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81937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5.25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3418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6.278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5B7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66.31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2139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59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66F8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7.13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6283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1.45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58316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7.89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C299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9.68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452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5787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7.30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FC0F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3871.52</w:t>
            </w:r>
          </w:p>
        </w:tc>
      </w:tr>
      <w:tr w:rsidR="00A43065" w:rsidRPr="00E457EB" w14:paraId="6A1B8DAD" w14:textId="77777777" w:rsidTr="00A43065">
        <w:trPr>
          <w:cantSplit/>
          <w:trHeight w:val="125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B075F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A7C8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6.51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8A50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5.25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60EBA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61.084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3CDF7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6.854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515B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2.33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2E1C1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636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9653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7.98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BEE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6.209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F42A4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2.062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0795E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0F89A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6.61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09C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8794.08</w:t>
            </w:r>
          </w:p>
        </w:tc>
      </w:tr>
      <w:tr w:rsidR="00A43065" w:rsidRPr="00E457EB" w14:paraId="59AE4C9A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17034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E5CE6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3.15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C18C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5.25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0C3C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71.325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233F1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85.408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38767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371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507D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8.04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AE32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4.45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928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455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F0046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4.09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6EA5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8170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371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7DC6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44581.22</w:t>
            </w:r>
          </w:p>
        </w:tc>
      </w:tr>
      <w:tr w:rsidR="00A43065" w:rsidRPr="00E457EB" w14:paraId="3E08BAE3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DA8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AC13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93.19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2104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2.53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3826D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7.35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73A9B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7.223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03C2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323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A16B7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8.04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42A91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1.08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1C5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4.458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14143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.09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804A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B84F5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.664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99FE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9663.47</w:t>
            </w:r>
          </w:p>
        </w:tc>
      </w:tr>
      <w:tr w:rsidR="00A43065" w:rsidRPr="00E457EB" w14:paraId="3EC908C0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F6590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13A3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13.19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3AC3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09.73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1CDE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7.352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5626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8.110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03D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19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4C73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45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AA5A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7.62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0CA8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85.316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5BFD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.117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D29B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563B6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2BE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7776.21</w:t>
            </w:r>
          </w:p>
        </w:tc>
      </w:tr>
      <w:tr w:rsidR="00A43065" w:rsidRPr="00E457EB" w14:paraId="002DECCC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617FC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708AF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50.019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9078C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9.73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7447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59.01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A439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3.592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0318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2.054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8E5E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2.450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E9A5C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15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8A176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93.62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11FF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41422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25282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833FA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3995.10</w:t>
            </w:r>
          </w:p>
        </w:tc>
      </w:tr>
      <w:tr w:rsidR="00A43065" w:rsidRPr="00E457EB" w14:paraId="70AA052A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1FCA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3</w:t>
            </w:r>
          </w:p>
        </w:tc>
        <w:tc>
          <w:tcPr>
            <w:tcW w:w="34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608B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93.271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87E8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9.737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B40D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79.017</w:t>
            </w:r>
          </w:p>
        </w:tc>
        <w:tc>
          <w:tcPr>
            <w:tcW w:w="3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411C3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3.966</w:t>
            </w:r>
          </w:p>
        </w:tc>
        <w:tc>
          <w:tcPr>
            <w:tcW w:w="41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A378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22.616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075FC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7.961</w:t>
            </w:r>
          </w:p>
        </w:tc>
        <w:tc>
          <w:tcPr>
            <w:tcW w:w="4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AEC69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0.68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6C5AE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2.077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812D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2730BA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4FDA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3BE57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31118.68</w:t>
            </w:r>
          </w:p>
        </w:tc>
      </w:tr>
      <w:tr w:rsidR="00A43065" w:rsidRPr="00E457EB" w14:paraId="4109545C" w14:textId="77777777" w:rsidTr="00A43065">
        <w:trPr>
          <w:cantSplit/>
          <w:trHeight w:val="227"/>
        </w:trPr>
        <w:tc>
          <w:tcPr>
            <w:tcW w:w="33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951C4F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4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6BECE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26.802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6B0F9D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35.024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42C3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04.188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4EA680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44.358</w:t>
            </w:r>
          </w:p>
        </w:tc>
        <w:tc>
          <w:tcPr>
            <w:tcW w:w="41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5647C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3.013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20D725E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1.699</w:t>
            </w:r>
          </w:p>
        </w:tc>
        <w:tc>
          <w:tcPr>
            <w:tcW w:w="44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E95365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117.283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311BF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72.104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0A972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0.000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65513B4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55.000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8E188C8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0.000</w:t>
            </w:r>
          </w:p>
        </w:tc>
        <w:tc>
          <w:tcPr>
            <w:tcW w:w="38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491076" w14:textId="77777777" w:rsidR="00A43065" w:rsidRPr="00E457EB" w:rsidRDefault="00A43065" w:rsidP="00A43065">
            <w:pPr>
              <w:jc w:val="left"/>
              <w:rPr>
                <w:sz w:val="24"/>
              </w:rPr>
            </w:pPr>
            <w:r w:rsidRPr="00E457EB">
              <w:rPr>
                <w:sz w:val="24"/>
              </w:rPr>
              <w:t>28615.07</w:t>
            </w:r>
          </w:p>
        </w:tc>
      </w:tr>
    </w:tbl>
    <w:p w14:paraId="1DF630EE" w14:textId="77777777" w:rsidR="00A43065" w:rsidRPr="00E457EB" w:rsidRDefault="00A43065" w:rsidP="00A43065">
      <w:pPr>
        <w:spacing w:line="480" w:lineRule="auto"/>
        <w:contextualSpacing/>
        <w:jc w:val="left"/>
        <w:rPr>
          <w:sz w:val="24"/>
          <w:lang w:val="en-GB"/>
        </w:rPr>
      </w:pPr>
    </w:p>
    <w:p w14:paraId="4C4ADB06" w14:textId="52EF317E" w:rsidR="00F67B95" w:rsidRPr="007863AA" w:rsidRDefault="00F67B95" w:rsidP="007863AA">
      <w:pPr>
        <w:widowControl/>
        <w:contextualSpacing/>
        <w:jc w:val="left"/>
        <w:rPr>
          <w:b/>
          <w:sz w:val="24"/>
        </w:rPr>
      </w:pPr>
    </w:p>
    <w:sectPr w:rsidR="00F67B95" w:rsidRPr="007863AA" w:rsidSect="00A4306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483FFAA" w14:textId="77777777" w:rsidR="00165EBF" w:rsidRDefault="00165EBF" w:rsidP="00F21D4C">
      <w:r>
        <w:separator/>
      </w:r>
    </w:p>
  </w:endnote>
  <w:endnote w:type="continuationSeparator" w:id="0">
    <w:p w14:paraId="75821D32" w14:textId="77777777" w:rsidR="00165EBF" w:rsidRDefault="00165EBF" w:rsidP="00F21D4C">
      <w:r>
        <w:continuationSeparator/>
      </w:r>
    </w:p>
  </w:endnote>
  <w:endnote w:type="continuationNotice" w:id="1">
    <w:p w14:paraId="6F123281" w14:textId="77777777" w:rsidR="00165EBF" w:rsidRDefault="00165EB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B97313" w14:textId="77777777" w:rsidR="00165EBF" w:rsidRDefault="00165EBF" w:rsidP="00F21D4C">
      <w:r>
        <w:separator/>
      </w:r>
    </w:p>
  </w:footnote>
  <w:footnote w:type="continuationSeparator" w:id="0">
    <w:p w14:paraId="73BAAE82" w14:textId="77777777" w:rsidR="00165EBF" w:rsidRDefault="00165EBF" w:rsidP="00F21D4C">
      <w:r>
        <w:continuationSeparator/>
      </w:r>
    </w:p>
  </w:footnote>
  <w:footnote w:type="continuationNotice" w:id="1">
    <w:p w14:paraId="497CA2FC" w14:textId="77777777" w:rsidR="00165EBF" w:rsidRDefault="00165EBF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955F1"/>
    <w:rsid w:val="00000A93"/>
    <w:rsid w:val="00007771"/>
    <w:rsid w:val="000137DB"/>
    <w:rsid w:val="0001426B"/>
    <w:rsid w:val="00015BF0"/>
    <w:rsid w:val="000269A6"/>
    <w:rsid w:val="00026A37"/>
    <w:rsid w:val="00031B8F"/>
    <w:rsid w:val="000618A6"/>
    <w:rsid w:val="0007281E"/>
    <w:rsid w:val="0007570A"/>
    <w:rsid w:val="00085949"/>
    <w:rsid w:val="00094F24"/>
    <w:rsid w:val="000977AE"/>
    <w:rsid w:val="000A0A7A"/>
    <w:rsid w:val="000A58B0"/>
    <w:rsid w:val="000A5C53"/>
    <w:rsid w:val="000C4CE4"/>
    <w:rsid w:val="000D1701"/>
    <w:rsid w:val="000E02F9"/>
    <w:rsid w:val="000E0CF4"/>
    <w:rsid w:val="000E7E91"/>
    <w:rsid w:val="00104288"/>
    <w:rsid w:val="00107005"/>
    <w:rsid w:val="001112DF"/>
    <w:rsid w:val="00115380"/>
    <w:rsid w:val="00124545"/>
    <w:rsid w:val="00126620"/>
    <w:rsid w:val="00126FAF"/>
    <w:rsid w:val="001309F2"/>
    <w:rsid w:val="00137BE9"/>
    <w:rsid w:val="00144C3A"/>
    <w:rsid w:val="001457F3"/>
    <w:rsid w:val="00146D97"/>
    <w:rsid w:val="00151E19"/>
    <w:rsid w:val="00161C52"/>
    <w:rsid w:val="001622A4"/>
    <w:rsid w:val="001655A6"/>
    <w:rsid w:val="00165855"/>
    <w:rsid w:val="00165881"/>
    <w:rsid w:val="00165EBF"/>
    <w:rsid w:val="00166741"/>
    <w:rsid w:val="00166957"/>
    <w:rsid w:val="00172F22"/>
    <w:rsid w:val="001B1A75"/>
    <w:rsid w:val="001C215B"/>
    <w:rsid w:val="001D0017"/>
    <w:rsid w:val="001D5439"/>
    <w:rsid w:val="001D6021"/>
    <w:rsid w:val="001E4201"/>
    <w:rsid w:val="001E46A9"/>
    <w:rsid w:val="001E4858"/>
    <w:rsid w:val="00201636"/>
    <w:rsid w:val="00203720"/>
    <w:rsid w:val="00203C71"/>
    <w:rsid w:val="00207069"/>
    <w:rsid w:val="002125AE"/>
    <w:rsid w:val="002302E0"/>
    <w:rsid w:val="00232B7D"/>
    <w:rsid w:val="00264D46"/>
    <w:rsid w:val="00267DDB"/>
    <w:rsid w:val="0027787B"/>
    <w:rsid w:val="00290E47"/>
    <w:rsid w:val="00295910"/>
    <w:rsid w:val="00296CE4"/>
    <w:rsid w:val="002A0BCE"/>
    <w:rsid w:val="002A6280"/>
    <w:rsid w:val="002A68A7"/>
    <w:rsid w:val="002C20D9"/>
    <w:rsid w:val="002C66A8"/>
    <w:rsid w:val="002E2D4A"/>
    <w:rsid w:val="002F0365"/>
    <w:rsid w:val="002F55AA"/>
    <w:rsid w:val="002F7867"/>
    <w:rsid w:val="0030303E"/>
    <w:rsid w:val="00303137"/>
    <w:rsid w:val="003106A0"/>
    <w:rsid w:val="00324344"/>
    <w:rsid w:val="00330CF8"/>
    <w:rsid w:val="0033195B"/>
    <w:rsid w:val="0033346E"/>
    <w:rsid w:val="003366F8"/>
    <w:rsid w:val="00343020"/>
    <w:rsid w:val="00343D05"/>
    <w:rsid w:val="003513B0"/>
    <w:rsid w:val="00357DD0"/>
    <w:rsid w:val="003604A3"/>
    <w:rsid w:val="0036688B"/>
    <w:rsid w:val="0037161E"/>
    <w:rsid w:val="00371E5C"/>
    <w:rsid w:val="003761E4"/>
    <w:rsid w:val="003853C2"/>
    <w:rsid w:val="003939FE"/>
    <w:rsid w:val="00394E15"/>
    <w:rsid w:val="003955F1"/>
    <w:rsid w:val="00395DD9"/>
    <w:rsid w:val="00396221"/>
    <w:rsid w:val="003A3FEA"/>
    <w:rsid w:val="003B1905"/>
    <w:rsid w:val="003B3B99"/>
    <w:rsid w:val="003B6775"/>
    <w:rsid w:val="003C089E"/>
    <w:rsid w:val="003C2BA6"/>
    <w:rsid w:val="003C4CEA"/>
    <w:rsid w:val="003C7432"/>
    <w:rsid w:val="003D03B4"/>
    <w:rsid w:val="003E12EA"/>
    <w:rsid w:val="003E2E67"/>
    <w:rsid w:val="003F439A"/>
    <w:rsid w:val="00425D92"/>
    <w:rsid w:val="0042653F"/>
    <w:rsid w:val="00427822"/>
    <w:rsid w:val="00432C63"/>
    <w:rsid w:val="00445546"/>
    <w:rsid w:val="004459E6"/>
    <w:rsid w:val="0045257C"/>
    <w:rsid w:val="004550D1"/>
    <w:rsid w:val="00456B46"/>
    <w:rsid w:val="00470A7F"/>
    <w:rsid w:val="00472F1E"/>
    <w:rsid w:val="00474438"/>
    <w:rsid w:val="00476708"/>
    <w:rsid w:val="004902EC"/>
    <w:rsid w:val="00497ECC"/>
    <w:rsid w:val="004A47BE"/>
    <w:rsid w:val="004A60AF"/>
    <w:rsid w:val="004B093B"/>
    <w:rsid w:val="004B2FF6"/>
    <w:rsid w:val="004C32E1"/>
    <w:rsid w:val="004C6B89"/>
    <w:rsid w:val="004D3269"/>
    <w:rsid w:val="004D7CAC"/>
    <w:rsid w:val="004E35A2"/>
    <w:rsid w:val="004F15B8"/>
    <w:rsid w:val="004F5A7E"/>
    <w:rsid w:val="004F5B9A"/>
    <w:rsid w:val="004F6DB2"/>
    <w:rsid w:val="004F7151"/>
    <w:rsid w:val="00500883"/>
    <w:rsid w:val="00503882"/>
    <w:rsid w:val="00503FCC"/>
    <w:rsid w:val="005117CB"/>
    <w:rsid w:val="00523810"/>
    <w:rsid w:val="00523CAA"/>
    <w:rsid w:val="005242BD"/>
    <w:rsid w:val="00524B88"/>
    <w:rsid w:val="00530DFF"/>
    <w:rsid w:val="00532F98"/>
    <w:rsid w:val="005401C6"/>
    <w:rsid w:val="00544D2D"/>
    <w:rsid w:val="0054541B"/>
    <w:rsid w:val="005463BA"/>
    <w:rsid w:val="0055441D"/>
    <w:rsid w:val="00555BD6"/>
    <w:rsid w:val="00557298"/>
    <w:rsid w:val="00563BD5"/>
    <w:rsid w:val="00564AA7"/>
    <w:rsid w:val="00566E3A"/>
    <w:rsid w:val="00571D14"/>
    <w:rsid w:val="00572C35"/>
    <w:rsid w:val="00574C5A"/>
    <w:rsid w:val="00577D0E"/>
    <w:rsid w:val="005849D1"/>
    <w:rsid w:val="0059031A"/>
    <w:rsid w:val="005904E4"/>
    <w:rsid w:val="00595508"/>
    <w:rsid w:val="005A01A6"/>
    <w:rsid w:val="005B0A12"/>
    <w:rsid w:val="005B40F0"/>
    <w:rsid w:val="005C0C99"/>
    <w:rsid w:val="005C517D"/>
    <w:rsid w:val="005E23E9"/>
    <w:rsid w:val="005E4CD8"/>
    <w:rsid w:val="005E5E1A"/>
    <w:rsid w:val="005F45CD"/>
    <w:rsid w:val="005F4C5F"/>
    <w:rsid w:val="005F5C80"/>
    <w:rsid w:val="00604659"/>
    <w:rsid w:val="0060598A"/>
    <w:rsid w:val="006114BD"/>
    <w:rsid w:val="00615071"/>
    <w:rsid w:val="00636917"/>
    <w:rsid w:val="0065118D"/>
    <w:rsid w:val="00652426"/>
    <w:rsid w:val="006537E4"/>
    <w:rsid w:val="00654520"/>
    <w:rsid w:val="006574BE"/>
    <w:rsid w:val="006667CD"/>
    <w:rsid w:val="006678C0"/>
    <w:rsid w:val="00670725"/>
    <w:rsid w:val="00672E7A"/>
    <w:rsid w:val="00680D5C"/>
    <w:rsid w:val="00681BC3"/>
    <w:rsid w:val="00681E97"/>
    <w:rsid w:val="00686537"/>
    <w:rsid w:val="00686573"/>
    <w:rsid w:val="00687449"/>
    <w:rsid w:val="006932FE"/>
    <w:rsid w:val="006965BB"/>
    <w:rsid w:val="00697067"/>
    <w:rsid w:val="006A76F1"/>
    <w:rsid w:val="006B662A"/>
    <w:rsid w:val="006B7CF6"/>
    <w:rsid w:val="006C363C"/>
    <w:rsid w:val="006C4AD2"/>
    <w:rsid w:val="006C76E7"/>
    <w:rsid w:val="006E4F8B"/>
    <w:rsid w:val="006F0A50"/>
    <w:rsid w:val="0070019E"/>
    <w:rsid w:val="00710833"/>
    <w:rsid w:val="007164F6"/>
    <w:rsid w:val="00725C4A"/>
    <w:rsid w:val="00736938"/>
    <w:rsid w:val="0074049B"/>
    <w:rsid w:val="00752758"/>
    <w:rsid w:val="0075346E"/>
    <w:rsid w:val="0075384F"/>
    <w:rsid w:val="00753E21"/>
    <w:rsid w:val="007613E3"/>
    <w:rsid w:val="0076766E"/>
    <w:rsid w:val="00775E1E"/>
    <w:rsid w:val="007863AA"/>
    <w:rsid w:val="007967DD"/>
    <w:rsid w:val="007A28E4"/>
    <w:rsid w:val="007A42EE"/>
    <w:rsid w:val="007B01ED"/>
    <w:rsid w:val="007B1FDC"/>
    <w:rsid w:val="007B4CB6"/>
    <w:rsid w:val="007B5B03"/>
    <w:rsid w:val="007B6172"/>
    <w:rsid w:val="007D02C7"/>
    <w:rsid w:val="007D3079"/>
    <w:rsid w:val="007D4C07"/>
    <w:rsid w:val="007E0420"/>
    <w:rsid w:val="007E7B72"/>
    <w:rsid w:val="007F24D0"/>
    <w:rsid w:val="007F6B8E"/>
    <w:rsid w:val="008035A0"/>
    <w:rsid w:val="0080780D"/>
    <w:rsid w:val="0081339E"/>
    <w:rsid w:val="0082200D"/>
    <w:rsid w:val="00842759"/>
    <w:rsid w:val="008429BD"/>
    <w:rsid w:val="00852517"/>
    <w:rsid w:val="0087752F"/>
    <w:rsid w:val="00885C56"/>
    <w:rsid w:val="0089261C"/>
    <w:rsid w:val="00892FEE"/>
    <w:rsid w:val="008930B6"/>
    <w:rsid w:val="00893DDB"/>
    <w:rsid w:val="00897601"/>
    <w:rsid w:val="008A3A34"/>
    <w:rsid w:val="008B7473"/>
    <w:rsid w:val="008C13BC"/>
    <w:rsid w:val="008C585C"/>
    <w:rsid w:val="008E0DA1"/>
    <w:rsid w:val="009002A9"/>
    <w:rsid w:val="0090262D"/>
    <w:rsid w:val="00904390"/>
    <w:rsid w:val="0090610D"/>
    <w:rsid w:val="00910CEA"/>
    <w:rsid w:val="00912B76"/>
    <w:rsid w:val="00913A5A"/>
    <w:rsid w:val="009213D4"/>
    <w:rsid w:val="009264F3"/>
    <w:rsid w:val="00933C63"/>
    <w:rsid w:val="00936B47"/>
    <w:rsid w:val="009465F7"/>
    <w:rsid w:val="00953F1A"/>
    <w:rsid w:val="00955C70"/>
    <w:rsid w:val="009573BD"/>
    <w:rsid w:val="00961793"/>
    <w:rsid w:val="00977187"/>
    <w:rsid w:val="00980E6F"/>
    <w:rsid w:val="0098166E"/>
    <w:rsid w:val="00987A9A"/>
    <w:rsid w:val="0099540B"/>
    <w:rsid w:val="00996974"/>
    <w:rsid w:val="009B7DAC"/>
    <w:rsid w:val="009C6EB7"/>
    <w:rsid w:val="009C7E23"/>
    <w:rsid w:val="009D591E"/>
    <w:rsid w:val="009D59A8"/>
    <w:rsid w:val="009D664A"/>
    <w:rsid w:val="009E46F1"/>
    <w:rsid w:val="009E6D15"/>
    <w:rsid w:val="00A07D97"/>
    <w:rsid w:val="00A31A01"/>
    <w:rsid w:val="00A339DD"/>
    <w:rsid w:val="00A43065"/>
    <w:rsid w:val="00A4520C"/>
    <w:rsid w:val="00A45EFC"/>
    <w:rsid w:val="00A4650D"/>
    <w:rsid w:val="00A711DE"/>
    <w:rsid w:val="00A7288D"/>
    <w:rsid w:val="00A7762D"/>
    <w:rsid w:val="00A83357"/>
    <w:rsid w:val="00A85301"/>
    <w:rsid w:val="00A92B46"/>
    <w:rsid w:val="00A93B18"/>
    <w:rsid w:val="00A9435D"/>
    <w:rsid w:val="00A953D7"/>
    <w:rsid w:val="00A959FA"/>
    <w:rsid w:val="00A96CDC"/>
    <w:rsid w:val="00A97B03"/>
    <w:rsid w:val="00AA01CC"/>
    <w:rsid w:val="00AA06EA"/>
    <w:rsid w:val="00AA1B7F"/>
    <w:rsid w:val="00AA450B"/>
    <w:rsid w:val="00AC4715"/>
    <w:rsid w:val="00AC6D88"/>
    <w:rsid w:val="00AD2FC9"/>
    <w:rsid w:val="00AD5B34"/>
    <w:rsid w:val="00AE09FD"/>
    <w:rsid w:val="00AE3CD3"/>
    <w:rsid w:val="00AE5974"/>
    <w:rsid w:val="00B00906"/>
    <w:rsid w:val="00B03245"/>
    <w:rsid w:val="00B03DCE"/>
    <w:rsid w:val="00B0601E"/>
    <w:rsid w:val="00B064B3"/>
    <w:rsid w:val="00B07FC7"/>
    <w:rsid w:val="00B10A4A"/>
    <w:rsid w:val="00B30F5F"/>
    <w:rsid w:val="00B372F3"/>
    <w:rsid w:val="00B416E3"/>
    <w:rsid w:val="00B42371"/>
    <w:rsid w:val="00B44450"/>
    <w:rsid w:val="00B44F06"/>
    <w:rsid w:val="00B568D1"/>
    <w:rsid w:val="00B66089"/>
    <w:rsid w:val="00B90973"/>
    <w:rsid w:val="00BA05ED"/>
    <w:rsid w:val="00BA1EFB"/>
    <w:rsid w:val="00BB0F4D"/>
    <w:rsid w:val="00BB1A43"/>
    <w:rsid w:val="00BB5A01"/>
    <w:rsid w:val="00BC1DE7"/>
    <w:rsid w:val="00BC2D59"/>
    <w:rsid w:val="00BC40AC"/>
    <w:rsid w:val="00BC7FE0"/>
    <w:rsid w:val="00BD65BB"/>
    <w:rsid w:val="00BD7A6A"/>
    <w:rsid w:val="00BF0EF2"/>
    <w:rsid w:val="00BF2F9C"/>
    <w:rsid w:val="00BF428A"/>
    <w:rsid w:val="00BF428D"/>
    <w:rsid w:val="00BF5EE1"/>
    <w:rsid w:val="00BF62E3"/>
    <w:rsid w:val="00C16C3D"/>
    <w:rsid w:val="00C34A69"/>
    <w:rsid w:val="00C45A3D"/>
    <w:rsid w:val="00C5760E"/>
    <w:rsid w:val="00C62EC5"/>
    <w:rsid w:val="00C9003C"/>
    <w:rsid w:val="00C953A3"/>
    <w:rsid w:val="00C96237"/>
    <w:rsid w:val="00CB28E7"/>
    <w:rsid w:val="00CB4B59"/>
    <w:rsid w:val="00CC1A10"/>
    <w:rsid w:val="00CC396F"/>
    <w:rsid w:val="00CC78B7"/>
    <w:rsid w:val="00CD2AED"/>
    <w:rsid w:val="00CD363E"/>
    <w:rsid w:val="00CE1380"/>
    <w:rsid w:val="00CF5C7A"/>
    <w:rsid w:val="00D00096"/>
    <w:rsid w:val="00D02755"/>
    <w:rsid w:val="00D0379E"/>
    <w:rsid w:val="00D1018D"/>
    <w:rsid w:val="00D12F60"/>
    <w:rsid w:val="00D14A8D"/>
    <w:rsid w:val="00D20035"/>
    <w:rsid w:val="00D21683"/>
    <w:rsid w:val="00D22E68"/>
    <w:rsid w:val="00D252E4"/>
    <w:rsid w:val="00D41CA8"/>
    <w:rsid w:val="00D509F7"/>
    <w:rsid w:val="00D55E48"/>
    <w:rsid w:val="00D60098"/>
    <w:rsid w:val="00D62536"/>
    <w:rsid w:val="00D65154"/>
    <w:rsid w:val="00D66C1C"/>
    <w:rsid w:val="00D73AEB"/>
    <w:rsid w:val="00D90549"/>
    <w:rsid w:val="00DA175D"/>
    <w:rsid w:val="00DB16EF"/>
    <w:rsid w:val="00DC5492"/>
    <w:rsid w:val="00DE2E92"/>
    <w:rsid w:val="00DE551E"/>
    <w:rsid w:val="00DE74A1"/>
    <w:rsid w:val="00DF0045"/>
    <w:rsid w:val="00E05CBB"/>
    <w:rsid w:val="00E05DB6"/>
    <w:rsid w:val="00E07AB5"/>
    <w:rsid w:val="00E11B5E"/>
    <w:rsid w:val="00E165D9"/>
    <w:rsid w:val="00E22F9E"/>
    <w:rsid w:val="00E318A2"/>
    <w:rsid w:val="00E318D6"/>
    <w:rsid w:val="00E361EB"/>
    <w:rsid w:val="00E36BBF"/>
    <w:rsid w:val="00E56A19"/>
    <w:rsid w:val="00E65A0D"/>
    <w:rsid w:val="00E75F61"/>
    <w:rsid w:val="00E81771"/>
    <w:rsid w:val="00E81E0A"/>
    <w:rsid w:val="00E92F0C"/>
    <w:rsid w:val="00E96616"/>
    <w:rsid w:val="00E97472"/>
    <w:rsid w:val="00EA4443"/>
    <w:rsid w:val="00EA7409"/>
    <w:rsid w:val="00EB120A"/>
    <w:rsid w:val="00EB71FA"/>
    <w:rsid w:val="00EB77EE"/>
    <w:rsid w:val="00EC49B3"/>
    <w:rsid w:val="00EC70F3"/>
    <w:rsid w:val="00ED3976"/>
    <w:rsid w:val="00ED723C"/>
    <w:rsid w:val="00EE045B"/>
    <w:rsid w:val="00EE7103"/>
    <w:rsid w:val="00F049C1"/>
    <w:rsid w:val="00F057EA"/>
    <w:rsid w:val="00F0736E"/>
    <w:rsid w:val="00F13CE0"/>
    <w:rsid w:val="00F15F24"/>
    <w:rsid w:val="00F16365"/>
    <w:rsid w:val="00F21D4C"/>
    <w:rsid w:val="00F3218A"/>
    <w:rsid w:val="00F33676"/>
    <w:rsid w:val="00F50C32"/>
    <w:rsid w:val="00F52F2D"/>
    <w:rsid w:val="00F53CAD"/>
    <w:rsid w:val="00F54556"/>
    <w:rsid w:val="00F67B95"/>
    <w:rsid w:val="00F772CD"/>
    <w:rsid w:val="00F8070A"/>
    <w:rsid w:val="00F84BDD"/>
    <w:rsid w:val="00F86A09"/>
    <w:rsid w:val="00FA00C6"/>
    <w:rsid w:val="00FB14AB"/>
    <w:rsid w:val="00FB203A"/>
    <w:rsid w:val="00FB72D1"/>
    <w:rsid w:val="00FC0A18"/>
    <w:rsid w:val="00FC0C6B"/>
    <w:rsid w:val="00FC274B"/>
    <w:rsid w:val="00FC36C9"/>
    <w:rsid w:val="00FD083B"/>
    <w:rsid w:val="00FD1D7D"/>
    <w:rsid w:val="00FD2F41"/>
    <w:rsid w:val="00FD50DC"/>
    <w:rsid w:val="00FD6E68"/>
    <w:rsid w:val="00FD73FF"/>
    <w:rsid w:val="00FD7E32"/>
    <w:rsid w:val="00FF78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EA3C53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55F1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kern w:val="2"/>
      <w:sz w:val="21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222">
    <w:name w:val="正文222"/>
    <w:basedOn w:val="Normal"/>
    <w:link w:val="222Char"/>
    <w:rsid w:val="003955F1"/>
    <w:pPr>
      <w:spacing w:line="260" w:lineRule="exact"/>
      <w:ind w:firstLineChars="100" w:firstLine="200"/>
    </w:pPr>
    <w:rPr>
      <w:rFonts w:cs="SimSun"/>
      <w:sz w:val="20"/>
      <w:szCs w:val="20"/>
    </w:rPr>
  </w:style>
  <w:style w:type="character" w:customStyle="1" w:styleId="222Char">
    <w:name w:val="正文222 Char"/>
    <w:link w:val="222"/>
    <w:rsid w:val="003955F1"/>
    <w:rPr>
      <w:rFonts w:ascii="Times New Roman" w:eastAsia="SimSun" w:hAnsi="Times New Roman" w:cs="SimSun"/>
      <w:kern w:val="2"/>
      <w:sz w:val="20"/>
      <w:szCs w:val="20"/>
      <w:lang w:eastAsia="zh-CN"/>
    </w:rPr>
  </w:style>
  <w:style w:type="paragraph" w:customStyle="1" w:styleId="TableTitle">
    <w:name w:val="Table Title"/>
    <w:basedOn w:val="Normal"/>
    <w:rsid w:val="003955F1"/>
    <w:pPr>
      <w:widowControl/>
      <w:jc w:val="center"/>
    </w:pPr>
    <w:rPr>
      <w:smallCaps/>
      <w:kern w:val="0"/>
      <w:sz w:val="16"/>
      <w:szCs w:val="16"/>
      <w:lang w:eastAsia="en-US"/>
    </w:rPr>
  </w:style>
  <w:style w:type="paragraph" w:customStyle="1" w:styleId="31-BodyText">
    <w:name w:val="31-BodyText"/>
    <w:basedOn w:val="Normal"/>
    <w:rsid w:val="003955F1"/>
    <w:pPr>
      <w:autoSpaceDE w:val="0"/>
      <w:autoSpaceDN w:val="0"/>
      <w:spacing w:line="280" w:lineRule="exact"/>
      <w:ind w:firstLineChars="200" w:firstLine="420"/>
    </w:pPr>
    <w:rPr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138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1380"/>
    <w:rPr>
      <w:rFonts w:ascii="Tahoma" w:eastAsia="SimSun" w:hAnsi="Tahoma" w:cs="Tahoma"/>
      <w:kern w:val="2"/>
      <w:sz w:val="16"/>
      <w:szCs w:val="16"/>
      <w:lang w:eastAsia="zh-CN"/>
    </w:rPr>
  </w:style>
  <w:style w:type="character" w:styleId="Hyperlink">
    <w:name w:val="Hyperlink"/>
    <w:basedOn w:val="DefaultParagraphFont"/>
    <w:uiPriority w:val="99"/>
    <w:semiHidden/>
    <w:unhideWhenUsed/>
    <w:rsid w:val="00C9623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859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59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5949"/>
    <w:rPr>
      <w:rFonts w:ascii="Times New Roman" w:eastAsia="SimSun" w:hAnsi="Times New Roman" w:cs="Times New Roman"/>
      <w:kern w:val="2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59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5949"/>
    <w:rPr>
      <w:rFonts w:ascii="Times New Roman" w:eastAsia="SimSun" w:hAnsi="Times New Roman" w:cs="Times New Roman"/>
      <w:b/>
      <w:bCs/>
      <w:kern w:val="2"/>
      <w:sz w:val="20"/>
      <w:szCs w:val="20"/>
      <w:lang w:eastAsia="zh-CN"/>
    </w:rPr>
  </w:style>
  <w:style w:type="paragraph" w:customStyle="1" w:styleId="MDPI51figurecaption">
    <w:name w:val="MDPI_5.1_figure_caption"/>
    <w:basedOn w:val="Normal"/>
    <w:qFormat/>
    <w:rsid w:val="00DB16EF"/>
    <w:pPr>
      <w:widowControl/>
      <w:adjustRightInd w:val="0"/>
      <w:snapToGrid w:val="0"/>
      <w:spacing w:before="120" w:after="240" w:line="260" w:lineRule="atLeast"/>
      <w:ind w:left="425" w:right="425"/>
    </w:pPr>
    <w:rPr>
      <w:rFonts w:ascii="Palatino Linotype" w:eastAsia="Times New Roman" w:hAnsi="Palatino Linotype"/>
      <w:color w:val="000000"/>
      <w:kern w:val="0"/>
      <w:sz w:val="18"/>
      <w:szCs w:val="20"/>
      <w:lang w:eastAsia="de-DE" w:bidi="en-US"/>
    </w:rPr>
  </w:style>
  <w:style w:type="paragraph" w:customStyle="1" w:styleId="MDPI52figure">
    <w:name w:val="MDPI_5.2_figure"/>
    <w:qFormat/>
    <w:rsid w:val="00DB16EF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eastAsia="de-DE" w:bidi="en-US"/>
    </w:rPr>
  </w:style>
  <w:style w:type="paragraph" w:styleId="Revision">
    <w:name w:val="Revision"/>
    <w:hidden/>
    <w:uiPriority w:val="99"/>
    <w:semiHidden/>
    <w:rsid w:val="004B093B"/>
    <w:pPr>
      <w:spacing w:after="0" w:line="240" w:lineRule="auto"/>
    </w:pPr>
    <w:rPr>
      <w:rFonts w:ascii="Times New Roman" w:eastAsia="SimSun" w:hAnsi="Times New Roman" w:cs="Times New Roman"/>
      <w:kern w:val="2"/>
      <w:sz w:val="21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F21D4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21D4C"/>
    <w:rPr>
      <w:rFonts w:ascii="Times New Roman" w:eastAsia="SimSun" w:hAnsi="Times New Roman" w:cs="Times New Roman"/>
      <w:kern w:val="2"/>
      <w:sz w:val="21"/>
      <w:szCs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F21D4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1D4C"/>
    <w:rPr>
      <w:rFonts w:ascii="Times New Roman" w:eastAsia="SimSun" w:hAnsi="Times New Roman" w:cs="Times New Roman"/>
      <w:kern w:val="2"/>
      <w:sz w:val="21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E36BBF"/>
    <w:rPr>
      <w:color w:val="808080"/>
    </w:rPr>
  </w:style>
  <w:style w:type="paragraph" w:styleId="ListParagraph">
    <w:name w:val="List Paragraph"/>
    <w:basedOn w:val="Normal"/>
    <w:uiPriority w:val="34"/>
    <w:qFormat/>
    <w:rsid w:val="00474438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55F1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kern w:val="2"/>
      <w:sz w:val="21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222">
    <w:name w:val="正文222"/>
    <w:basedOn w:val="Normal"/>
    <w:link w:val="222Char"/>
    <w:rsid w:val="003955F1"/>
    <w:pPr>
      <w:spacing w:line="260" w:lineRule="exact"/>
      <w:ind w:firstLineChars="100" w:firstLine="200"/>
    </w:pPr>
    <w:rPr>
      <w:rFonts w:cs="SimSun"/>
      <w:sz w:val="20"/>
      <w:szCs w:val="20"/>
    </w:rPr>
  </w:style>
  <w:style w:type="character" w:customStyle="1" w:styleId="222Char">
    <w:name w:val="正文222 Char"/>
    <w:link w:val="222"/>
    <w:rsid w:val="003955F1"/>
    <w:rPr>
      <w:rFonts w:ascii="Times New Roman" w:eastAsia="SimSun" w:hAnsi="Times New Roman" w:cs="SimSun"/>
      <w:kern w:val="2"/>
      <w:sz w:val="20"/>
      <w:szCs w:val="20"/>
      <w:lang w:eastAsia="zh-CN"/>
    </w:rPr>
  </w:style>
  <w:style w:type="paragraph" w:customStyle="1" w:styleId="TableTitle">
    <w:name w:val="Table Title"/>
    <w:basedOn w:val="Normal"/>
    <w:rsid w:val="003955F1"/>
    <w:pPr>
      <w:widowControl/>
      <w:jc w:val="center"/>
    </w:pPr>
    <w:rPr>
      <w:smallCaps/>
      <w:kern w:val="0"/>
      <w:sz w:val="16"/>
      <w:szCs w:val="16"/>
      <w:lang w:eastAsia="en-US"/>
    </w:rPr>
  </w:style>
  <w:style w:type="paragraph" w:customStyle="1" w:styleId="31-BodyText">
    <w:name w:val="31-BodyText"/>
    <w:basedOn w:val="Normal"/>
    <w:rsid w:val="003955F1"/>
    <w:pPr>
      <w:autoSpaceDE w:val="0"/>
      <w:autoSpaceDN w:val="0"/>
      <w:spacing w:line="280" w:lineRule="exact"/>
      <w:ind w:firstLineChars="200" w:firstLine="420"/>
    </w:pPr>
    <w:rPr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138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1380"/>
    <w:rPr>
      <w:rFonts w:ascii="Tahoma" w:eastAsia="SimSun" w:hAnsi="Tahoma" w:cs="Tahoma"/>
      <w:kern w:val="2"/>
      <w:sz w:val="16"/>
      <w:szCs w:val="16"/>
      <w:lang w:eastAsia="zh-CN"/>
    </w:rPr>
  </w:style>
  <w:style w:type="character" w:styleId="Hyperlink">
    <w:name w:val="Hyperlink"/>
    <w:basedOn w:val="DefaultParagraphFont"/>
    <w:uiPriority w:val="99"/>
    <w:semiHidden/>
    <w:unhideWhenUsed/>
    <w:rsid w:val="00C9623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859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59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5949"/>
    <w:rPr>
      <w:rFonts w:ascii="Times New Roman" w:eastAsia="SimSun" w:hAnsi="Times New Roman" w:cs="Times New Roman"/>
      <w:kern w:val="2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59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5949"/>
    <w:rPr>
      <w:rFonts w:ascii="Times New Roman" w:eastAsia="SimSun" w:hAnsi="Times New Roman" w:cs="Times New Roman"/>
      <w:b/>
      <w:bCs/>
      <w:kern w:val="2"/>
      <w:sz w:val="20"/>
      <w:szCs w:val="20"/>
      <w:lang w:eastAsia="zh-CN"/>
    </w:rPr>
  </w:style>
  <w:style w:type="paragraph" w:customStyle="1" w:styleId="MDPI51figurecaption">
    <w:name w:val="MDPI_5.1_figure_caption"/>
    <w:basedOn w:val="Normal"/>
    <w:qFormat/>
    <w:rsid w:val="00DB16EF"/>
    <w:pPr>
      <w:widowControl/>
      <w:adjustRightInd w:val="0"/>
      <w:snapToGrid w:val="0"/>
      <w:spacing w:before="120" w:after="240" w:line="260" w:lineRule="atLeast"/>
      <w:ind w:left="425" w:right="425"/>
    </w:pPr>
    <w:rPr>
      <w:rFonts w:ascii="Palatino Linotype" w:eastAsia="Times New Roman" w:hAnsi="Palatino Linotype"/>
      <w:color w:val="000000"/>
      <w:kern w:val="0"/>
      <w:sz w:val="18"/>
      <w:szCs w:val="20"/>
      <w:lang w:eastAsia="de-DE" w:bidi="en-US"/>
    </w:rPr>
  </w:style>
  <w:style w:type="paragraph" w:customStyle="1" w:styleId="MDPI52figure">
    <w:name w:val="MDPI_5.2_figure"/>
    <w:qFormat/>
    <w:rsid w:val="00DB16EF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eastAsia="de-DE" w:bidi="en-US"/>
    </w:rPr>
  </w:style>
  <w:style w:type="paragraph" w:styleId="Revision">
    <w:name w:val="Revision"/>
    <w:hidden/>
    <w:uiPriority w:val="99"/>
    <w:semiHidden/>
    <w:rsid w:val="004B093B"/>
    <w:pPr>
      <w:spacing w:after="0" w:line="240" w:lineRule="auto"/>
    </w:pPr>
    <w:rPr>
      <w:rFonts w:ascii="Times New Roman" w:eastAsia="SimSun" w:hAnsi="Times New Roman" w:cs="Times New Roman"/>
      <w:kern w:val="2"/>
      <w:sz w:val="21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F21D4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21D4C"/>
    <w:rPr>
      <w:rFonts w:ascii="Times New Roman" w:eastAsia="SimSun" w:hAnsi="Times New Roman" w:cs="Times New Roman"/>
      <w:kern w:val="2"/>
      <w:sz w:val="21"/>
      <w:szCs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F21D4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1D4C"/>
    <w:rPr>
      <w:rFonts w:ascii="Times New Roman" w:eastAsia="SimSun" w:hAnsi="Times New Roman" w:cs="Times New Roman"/>
      <w:kern w:val="2"/>
      <w:sz w:val="21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E36BBF"/>
    <w:rPr>
      <w:color w:val="808080"/>
    </w:rPr>
  </w:style>
  <w:style w:type="paragraph" w:styleId="ListParagraph">
    <w:name w:val="List Paragraph"/>
    <w:basedOn w:val="Normal"/>
    <w:uiPriority w:val="34"/>
    <w:qFormat/>
    <w:rsid w:val="0047443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4458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90B8F0-A436-4C3F-A4BB-1436D1C334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1</Pages>
  <Words>2861</Words>
  <Characters>16308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PHEN</dc:creator>
  <cp:lastModifiedBy>STEPHEN</cp:lastModifiedBy>
  <cp:revision>11</cp:revision>
  <dcterms:created xsi:type="dcterms:W3CDTF">2019-01-23T11:33:00Z</dcterms:created>
  <dcterms:modified xsi:type="dcterms:W3CDTF">2019-07-30T0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ditTimer">
    <vt:i4>20</vt:i4>
  </property>
  <property fmtid="{D5CDD505-2E9C-101B-9397-08002B2CF9AE}" pid="3" name="UseTimer">
    <vt:bool>false</vt:bool>
  </property>
  <property fmtid="{D5CDD505-2E9C-101B-9397-08002B2CF9AE}" pid="4" name="LastTick">
    <vt:r8>43472.2951851852</vt:r8>
  </property>
</Properties>
</file>